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Sceinc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01C5DC88" w14:textId="589D388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w:t>
      </w:r>
      <w:r w:rsidR="00057FAB">
        <w:lastRenderedPageBreak/>
        <w:t xml:space="preserve">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DD2CA5">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129BDBD7" w:rsidR="00701FF8" w:rsidRDefault="00F827D9" w:rsidP="00536337">
      <w:pPr>
        <w:pStyle w:val="a3"/>
        <w:spacing w:after="0" w:line="240" w:lineRule="auto"/>
        <w:ind w:firstLine="425"/>
      </w:pPr>
      <w:ins w:id="0" w:author="Gleb Radchenko" w:date="2016-02-18T14:35:00Z">
        <w:r>
          <w:t>To provide a transparent access of scientists and engineers to the computing resources a “</w:t>
        </w:r>
      </w:ins>
      <w:ins w:id="1" w:author="Gleb Radchenko" w:date="2016-02-18T14:36:00Z">
        <w:r>
          <w:t xml:space="preserve">Problem Solving Environment” (PSE) concept is </w:t>
        </w:r>
        <w:r w:rsidR="00495179" w:rsidRPr="00495179">
          <w:t>common</w:t>
        </w:r>
        <w:r w:rsidR="00495179">
          <w:t>ly used.</w:t>
        </w:r>
      </w:ins>
      <w:ins w:id="2" w:author="Gleb Radchenko" w:date="2016-02-18T14:37:00Z">
        <w:r w:rsidR="00495179">
          <w:t xml:space="preserve"> </w:t>
        </w:r>
      </w:ins>
      <w:r w:rsidR="00701FF8">
        <w:t xml:space="preserve">A PSE is </w:t>
      </w:r>
      <w:del w:id="3" w:author="Gleb Radchenko" w:date="2016-02-18T14:37:00Z">
        <w:r w:rsidR="00701FF8" w:rsidDel="00495179">
          <w:delText>defined as “</w:delText>
        </w:r>
      </w:del>
      <w:r w:rsidR="00701FF8">
        <w:t>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DD2CA5">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 In the near future, PSEs may be distributed to surround people to support e-Science</w:t>
      </w:r>
      <w:del w:id="4" w:author="Gleb Radchenko" w:date="2016-02-18T14:38:00Z">
        <w:r w:rsidR="00701FF8" w:rsidDel="00495179">
          <w:delText xml:space="preserve"> and e-Life</w:delText>
        </w:r>
      </w:del>
      <w:r w:rsidR="00701FF8">
        <w:t>.</w:t>
      </w:r>
    </w:p>
    <w:p w14:paraId="73854718" w14:textId="5425BDC4" w:rsidR="00536337" w:rsidRDefault="009823D7" w:rsidP="00536337">
      <w:pPr>
        <w:pStyle w:val="a3"/>
        <w:spacing w:after="0" w:line="240" w:lineRule="auto"/>
        <w:ind w:firstLine="425"/>
      </w:pPr>
      <w:r w:rsidRPr="009823D7">
        <w:t xml:space="preserve">Today most of the systems that provide a problem-oriented approach to e-science problems use </w:t>
      </w:r>
      <w:del w:id="5" w:author="Gleb Radchenko" w:date="2016-02-18T14:41:00Z">
        <w:r w:rsidRPr="009823D7" w:rsidDel="00495179">
          <w:delText>task</w:delText>
        </w:r>
      </w:del>
      <w:ins w:id="6" w:author="Gleb Radchenko" w:date="2016-02-18T14:41:00Z">
        <w:r w:rsidR="00495179">
          <w:t>work</w:t>
        </w:r>
      </w:ins>
      <w:r w:rsidRPr="009823D7">
        <w:t>flows to organize a computational process</w:t>
      </w:r>
      <w:r w:rsidR="008E41C7">
        <w:t xml:space="preserve"> </w:t>
      </w:r>
      <w:r w:rsidR="008E41C7">
        <w:fldChar w:fldCharType="begin" w:fldLock="1"/>
      </w:r>
      <w:r w:rsidR="00DD2CA5">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4]" }, "properties" : { "noteIndex" : 0 }, "schema" : "https://github.com/citation-style-language/schema/raw/master/csl-citation.json" }</w:instrText>
      </w:r>
      <w:r w:rsidR="008E41C7">
        <w:fldChar w:fldCharType="separate"/>
      </w:r>
      <w:r w:rsidR="00DD2CA5" w:rsidRPr="00DD2CA5">
        <w:rPr>
          <w:noProof/>
        </w:rPr>
        <w:t>[5]</w:t>
      </w:r>
      <w:r w:rsidR="008E41C7">
        <w:fldChar w:fldCharType="end"/>
      </w:r>
      <w:del w:id="7" w:author="Gleb Radchenko" w:date="2016-02-18T14:42:00Z">
        <w:r w:rsidR="00536337" w:rsidRPr="00536337" w:rsidDel="00764FE5">
          <w:delText>.</w:delText>
        </w:r>
      </w:del>
      <w:r w:rsidR="00536337" w:rsidRPr="00536337">
        <w:t xml:space="preserve"> </w:t>
      </w:r>
      <w:r w:rsidR="00536337" w:rsidRPr="00BA4E77">
        <w:rPr>
          <w:highlight w:val="yellow"/>
          <w:rPrChange w:id="8" w:author="Gleb Radchenko" w:date="2016-02-18T14:46:00Z">
            <w:rPr/>
          </w:rPrChange>
        </w:rPr>
        <w:t>Nodes in such systems are separate tasks implemented by individual services, and the edges define the flow of data and / or control.</w:t>
      </w:r>
      <w:bookmarkStart w:id="9" w:name="_GoBack"/>
      <w:bookmarkEnd w:id="9"/>
      <w:r w:rsidR="00536337">
        <w:t xml:space="preserve"> </w:t>
      </w:r>
      <w:r w:rsidR="006401A9">
        <w:t xml:space="preserve">Specificity of workflows in such complex applications </w:t>
      </w:r>
      <w:r w:rsidR="00C001FE">
        <w:t>results</w:t>
      </w:r>
      <w:r w:rsidR="006401A9">
        <w:t xml:space="preserve"> in that, in the majority of cases,</w:t>
      </w:r>
      <w:r w:rsidR="006A3F8A">
        <w:t xml:space="preserve"> </w:t>
      </w:r>
      <w:r w:rsidR="006401A9">
        <w:t>certain characteristics (such as task execution time on one processor core, scalability limits, and the amount of generated data) of the tasks can be estimated before running the job.</w:t>
      </w:r>
      <w:r w:rsidR="00536337">
        <w:t xml:space="preserve"> </w:t>
      </w:r>
    </w:p>
    <w:p w14:paraId="0B054139" w14:textId="5B05692A" w:rsidR="00536337" w:rsidRDefault="00536337" w:rsidP="00536337">
      <w:pPr>
        <w:pStyle w:val="a3"/>
        <w:spacing w:after="0" w:line="240" w:lineRule="auto"/>
        <w:ind w:firstLine="425"/>
        <w:rPr>
          <w:ins w:id="10" w:author="Екатерина" w:date="2016-02-17T00:15:00Z"/>
        </w:rPr>
      </w:pPr>
      <w:r w:rsidRPr="004F62D1">
        <w:t xml:space="preserve">In order to increase efficiency of </w:t>
      </w:r>
      <w:commentRangeStart w:id="11"/>
      <w:r w:rsidRPr="004F62D1">
        <w:t>distributed problem-oriented computer environments</w:t>
      </w:r>
      <w:commentRangeEnd w:id="11"/>
      <w:r>
        <w:rPr>
          <w:rStyle w:val="a9"/>
          <w:spacing w:val="0"/>
        </w:rPr>
        <w:commentReference w:id="11"/>
      </w:r>
      <w:r w:rsidRPr="004F62D1">
        <w:t xml:space="preserve"> it is feasible to use problem-oriented task scheduling methods that use domain-specific information in order to predict computational attributes of a particular </w:t>
      </w:r>
      <w:commentRangeStart w:id="12"/>
      <w:r w:rsidRPr="004F62D1">
        <w:t>workflow</w:t>
      </w:r>
      <w:commentRangeEnd w:id="12"/>
      <w:r>
        <w:rPr>
          <w:rStyle w:val="a9"/>
          <w:spacing w:val="0"/>
        </w:rPr>
        <w:commentReference w:id="12"/>
      </w:r>
      <w:r w:rsidRPr="004F62D1">
        <w:t>.</w:t>
      </w:r>
    </w:p>
    <w:p w14:paraId="04FDC58C" w14:textId="77777777" w:rsidR="00DD2CA5" w:rsidRDefault="00DD2CA5" w:rsidP="00536337">
      <w:pPr>
        <w:pStyle w:val="a3"/>
        <w:spacing w:after="0" w:line="240" w:lineRule="auto"/>
        <w:ind w:firstLine="425"/>
        <w:rPr>
          <w:ins w:id="13" w:author="Екатерина" w:date="2016-02-15T22:50:00Z"/>
        </w:rPr>
      </w:pPr>
    </w:p>
    <w:p w14:paraId="40E30CEA" w14:textId="1984D857" w:rsidR="0099268F" w:rsidRPr="00FD37F0" w:rsidDel="00210D93" w:rsidRDefault="0099268F">
      <w:pPr>
        <w:pStyle w:val="a3"/>
        <w:spacing w:after="0" w:line="240" w:lineRule="auto"/>
        <w:rPr>
          <w:ins w:id="14" w:author="Gleb Radchenko" w:date="2016-02-15T12:46:00Z"/>
          <w:del w:id="15" w:author="Екатерина" w:date="2016-02-17T00:35:00Z"/>
          <w:i/>
          <w:iCs/>
          <w:spacing w:val="0"/>
          <w:lang w:eastAsia="ru-RU"/>
          <w:rPrChange w:id="16" w:author="Екатерина" w:date="2016-02-16T16:52:00Z">
            <w:rPr>
              <w:ins w:id="17" w:author="Gleb Radchenko" w:date="2016-02-15T12:46:00Z"/>
              <w:del w:id="18" w:author="Екатерина" w:date="2016-02-17T00:35:00Z"/>
            </w:rPr>
          </w:rPrChange>
        </w:rPr>
        <w:pPrChange w:id="19" w:author="Екатерина" w:date="2016-02-17T00:35:00Z">
          <w:pPr>
            <w:pStyle w:val="a3"/>
            <w:spacing w:after="0" w:line="240" w:lineRule="auto"/>
            <w:ind w:firstLine="425"/>
          </w:pPr>
        </w:pPrChange>
      </w:pPr>
      <w:ins w:id="20" w:author="Екатерина" w:date="2016-02-15T22:50:00Z">
        <w:r w:rsidRPr="00FD37F0">
          <w:rPr>
            <w:i/>
            <w:iCs/>
            <w:lang w:eastAsia="ru-RU"/>
            <w:rPrChange w:id="21" w:author="Екатерина" w:date="2016-02-16T16:52:00Z">
              <w:rPr>
                <w:i/>
                <w:iCs/>
                <w:lang w:val="ru-RU" w:eastAsia="ru-RU"/>
              </w:rPr>
            </w:rPrChange>
          </w:rPr>
          <w:t>PSE definition</w:t>
        </w:r>
        <w:r w:rsidRPr="00FD37F0">
          <w:rPr>
            <w:i/>
            <w:iCs/>
            <w:spacing w:val="0"/>
            <w:lang w:eastAsia="ru-RU"/>
            <w:rPrChange w:id="22" w:author="Екатерина" w:date="2016-02-16T16:52:00Z">
              <w:rPr/>
            </w:rPrChange>
          </w:rPr>
          <w:t xml:space="preserve"> through workflows</w:t>
        </w:r>
      </w:ins>
    </w:p>
    <w:p w14:paraId="0D82E736" w14:textId="411A4D76" w:rsidR="00187C97" w:rsidRPr="009823D7" w:rsidRDefault="00187C97">
      <w:pPr>
        <w:pStyle w:val="a3"/>
        <w:spacing w:after="0" w:line="240" w:lineRule="auto"/>
        <w:pPrChange w:id="23" w:author="Екатерина" w:date="2016-02-17T00:35:00Z">
          <w:pPr>
            <w:pStyle w:val="a3"/>
            <w:spacing w:after="0" w:line="240" w:lineRule="auto"/>
            <w:ind w:firstLine="425"/>
          </w:pPr>
        </w:pPrChange>
      </w:pPr>
      <w:ins w:id="24" w:author="Gleb Radchenko" w:date="2016-02-15T12:46:00Z">
        <w:del w:id="25" w:author="Екатерина" w:date="2016-02-17T00:35:00Z">
          <w:r w:rsidRPr="00187C97" w:rsidDel="00210D93">
            <w:rPr>
              <w:highlight w:val="yellow"/>
              <w:lang w:val="ru-RU"/>
              <w:rPrChange w:id="26" w:author="Gleb Radchenko" w:date="2016-02-15T12:47:00Z">
                <w:rPr>
                  <w:lang w:val="ru-RU"/>
                </w:rPr>
              </w:rPrChange>
            </w:rPr>
            <w:delText>Опредение</w:delText>
          </w:r>
          <w:r w:rsidRPr="009823D7" w:rsidDel="00210D93">
            <w:rPr>
              <w:highlight w:val="yellow"/>
              <w:rPrChange w:id="27" w:author="Екатерина" w:date="2016-02-15T22:36:00Z">
                <w:rPr>
                  <w:lang w:val="ru-RU"/>
                </w:rPr>
              </w:rPrChange>
            </w:rPr>
            <w:delText xml:space="preserve"> 2 </w:delText>
          </w:r>
        </w:del>
      </w:ins>
      <w:ins w:id="28" w:author="Gleb Radchenko" w:date="2016-02-15T12:47:00Z">
        <w:del w:id="29" w:author="Екатерина" w:date="2016-02-17T00:35:00Z">
          <w:r w:rsidRPr="009823D7" w:rsidDel="00210D93">
            <w:rPr>
              <w:highlight w:val="yellow"/>
              <w:rPrChange w:id="30" w:author="Екатерина" w:date="2016-02-15T22:36:00Z">
                <w:rPr>
                  <w:lang w:val="ru-RU"/>
                </w:rPr>
              </w:rPrChange>
            </w:rPr>
            <w:delText>–</w:delText>
          </w:r>
        </w:del>
      </w:ins>
      <w:ins w:id="31" w:author="Gleb Radchenko" w:date="2016-02-15T12:46:00Z">
        <w:del w:id="32" w:author="Екатерина" w:date="2016-02-17T00:35:00Z">
          <w:r w:rsidRPr="009823D7" w:rsidDel="00210D93">
            <w:rPr>
              <w:highlight w:val="yellow"/>
              <w:rPrChange w:id="33" w:author="Екатерина" w:date="2016-02-15T22:36:00Z">
                <w:rPr>
                  <w:lang w:val="ru-RU"/>
                </w:rPr>
              </w:rPrChange>
            </w:rPr>
            <w:delText xml:space="preserve"> </w:delText>
          </w:r>
          <w:r w:rsidRPr="00187C97" w:rsidDel="00210D93">
            <w:rPr>
              <w:highlight w:val="yellow"/>
              <w:lang w:val="ru-RU"/>
              <w:rPrChange w:id="34" w:author="Gleb Radchenko" w:date="2016-02-15T12:47:00Z">
                <w:rPr>
                  <w:lang w:val="ru-RU"/>
                </w:rPr>
              </w:rPrChange>
            </w:rPr>
            <w:delText>через</w:delText>
          </w:r>
          <w:r w:rsidRPr="009823D7" w:rsidDel="00210D93">
            <w:rPr>
              <w:highlight w:val="yellow"/>
              <w:rPrChange w:id="35" w:author="Екатерина" w:date="2016-02-15T22:36:00Z">
                <w:rPr>
                  <w:lang w:val="ru-RU"/>
                </w:rPr>
              </w:rPrChange>
            </w:rPr>
            <w:delText xml:space="preserve"> </w:delText>
          </w:r>
        </w:del>
      </w:ins>
      <w:ins w:id="36" w:author="Gleb Radchenko" w:date="2016-02-15T12:47:00Z">
        <w:del w:id="37" w:author="Екатерина" w:date="2016-02-17T00:35:00Z">
          <w:r w:rsidRPr="00187C97" w:rsidDel="00210D93">
            <w:rPr>
              <w:highlight w:val="yellow"/>
              <w:lang w:val="ru-RU"/>
              <w:rPrChange w:id="38" w:author="Gleb Radchenko" w:date="2016-02-15T12:47:00Z">
                <w:rPr>
                  <w:lang w:val="ru-RU"/>
                </w:rPr>
              </w:rPrChange>
            </w:rPr>
            <w:delText>потоки</w:delText>
          </w:r>
          <w:r w:rsidRPr="009823D7" w:rsidDel="00210D93">
            <w:rPr>
              <w:highlight w:val="yellow"/>
              <w:rPrChange w:id="39" w:author="Екатерина" w:date="2016-02-15T22:36:00Z">
                <w:rPr>
                  <w:lang w:val="ru-RU"/>
                </w:rPr>
              </w:rPrChange>
            </w:rPr>
            <w:delText xml:space="preserve"> </w:delText>
          </w:r>
          <w:r w:rsidRPr="00187C97" w:rsidDel="00210D93">
            <w:rPr>
              <w:highlight w:val="yellow"/>
              <w:lang w:val="ru-RU"/>
              <w:rPrChange w:id="40" w:author="Gleb Radchenko" w:date="2016-02-15T12:47:00Z">
                <w:rPr>
                  <w:lang w:val="ru-RU"/>
                </w:rPr>
              </w:rPrChange>
            </w:rPr>
            <w:delText>работ</w:delText>
          </w:r>
        </w:del>
      </w:ins>
    </w:p>
    <w:p w14:paraId="3E724B6B" w14:textId="0C41C318" w:rsidR="00701FF8" w:rsidDel="00DD2CA5" w:rsidRDefault="00292ACF" w:rsidP="00701FF8">
      <w:pPr>
        <w:pStyle w:val="a3"/>
        <w:spacing w:after="0" w:line="240" w:lineRule="auto"/>
        <w:ind w:firstLine="425"/>
        <w:rPr>
          <w:del w:id="41" w:author="Екатерина" w:date="2016-02-17T00:11:00Z"/>
        </w:rPr>
      </w:pPr>
      <w:ins w:id="42" w:author="Екатерина" w:date="2016-02-16T23:06:00Z">
        <w:r w:rsidRPr="00292ACF">
          <w:t>In this work we define PSE as</w:t>
        </w:r>
        <w:r w:rsidRPr="00292ACF" w:rsidDel="00292ACF">
          <w:t xml:space="preserve"> </w:t>
        </w:r>
      </w:ins>
      <w:commentRangeStart w:id="43"/>
      <w:del w:id="44" w:author="Екатерина" w:date="2016-02-16T23:06:00Z">
        <w:r w:rsidR="00701FF8" w:rsidDel="00292ACF">
          <w:delText xml:space="preserve">Distributed Problem-Oriented Environment is </w:delText>
        </w:r>
      </w:del>
      <w:r w:rsidR="00701FF8">
        <w:t>a set of resources, services, software and middleware focused on the implementation of Concrete workflows for a specific problem domain.</w:t>
      </w:r>
      <w:commentRangeEnd w:id="43"/>
      <w:r w:rsidR="00701FF8">
        <w:rPr>
          <w:rStyle w:val="a9"/>
          <w:spacing w:val="0"/>
        </w:rPr>
        <w:commentReference w:id="43"/>
      </w:r>
      <w:ins w:id="45" w:author="Gleb Radchenko" w:date="2016-02-15T12:44:00Z">
        <w:r w:rsidR="00187C97">
          <w:fldChar w:fldCharType="begin" w:fldLock="1"/>
        </w:r>
      </w:ins>
      <w:r w:rsidR="00DD2CA5">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5]" }, "properties" : { "noteIndex" : 0 }, "schema" : "https://github.com/citation-style-language/schema/raw/master/csl-citation.json" }</w:instrText>
      </w:r>
      <w:ins w:id="46" w:author="Gleb Radchenko" w:date="2016-02-15T12:44:00Z">
        <w:r w:rsidR="00187C97">
          <w:fldChar w:fldCharType="separate"/>
        </w:r>
      </w:ins>
      <w:r w:rsidR="00DD2CA5" w:rsidRPr="00DD2CA5">
        <w:rPr>
          <w:noProof/>
        </w:rPr>
        <w:t>[6]</w:t>
      </w:r>
      <w:ins w:id="47" w:author="Gleb Radchenko" w:date="2016-02-15T12:44:00Z">
        <w:r w:rsidR="00187C97">
          <w:fldChar w:fldCharType="end"/>
        </w:r>
      </w:ins>
    </w:p>
    <w:p w14:paraId="6C6CA052" w14:textId="2312DB9D" w:rsidR="006401A9" w:rsidDel="00187C97" w:rsidRDefault="006401A9">
      <w:pPr>
        <w:pStyle w:val="a3"/>
        <w:spacing w:after="0" w:line="240" w:lineRule="auto"/>
        <w:ind w:firstLine="425"/>
        <w:rPr>
          <w:del w:id="48" w:author="Gleb Radchenko" w:date="2016-02-15T12:45:00Z"/>
        </w:rPr>
      </w:pPr>
      <w:del w:id="49" w:author="Gleb Radchenko" w:date="2016-02-15T12:45:00Z">
        <w:r w:rsidDel="00187C97">
          <w:delText>Here, we give some definitions of the basic concepts that are necessary to de</w:delText>
        </w:r>
        <w:r w:rsidR="00C001FE" w:rsidDel="00187C97">
          <w:delText>fine</w:delText>
        </w:r>
        <w:r w:rsidDel="00187C97">
          <w:delText xml:space="preserve"> a problem-oriented environment</w:delText>
        </w:r>
      </w:del>
      <w:del w:id="50" w:author="Gleb Radchenko" w:date="2016-02-15T12:44:00Z">
        <w:r w:rsidR="00536337" w:rsidDel="00187C97">
          <w:delText xml:space="preserve"> </w:delText>
        </w:r>
        <w:r w:rsidR="00536337" w:rsidDel="00187C97">
          <w:fldChar w:fldCharType="begin" w:fldLock="1"/>
        </w:r>
        <w:r w:rsidR="00C001FE" w:rsidRPr="00187C97" w:rsidDel="00187C97">
          <w:del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4]", "plainTextFormattedCitation" : "[4]", "previouslyFormattedCitation" : "[4]" }, "properties" : { "noteIndex" : 0 }, "schema" : "https://github.com/citation-style-language/schema/raw/master/csl-citation.json" }</w:delInstrText>
        </w:r>
        <w:r w:rsidR="00536337" w:rsidDel="00187C97">
          <w:fldChar w:fldCharType="separate"/>
        </w:r>
        <w:r w:rsidR="008E41C7" w:rsidRPr="008E41C7" w:rsidDel="00187C97">
          <w:rPr>
            <w:noProof/>
          </w:rPr>
          <w:delText>[4]</w:delText>
        </w:r>
        <w:r w:rsidR="00536337" w:rsidDel="00187C97">
          <w:fldChar w:fldCharType="end"/>
        </w:r>
      </w:del>
      <w:del w:id="51" w:author="Gleb Radchenko" w:date="2016-02-15T12:45:00Z">
        <w:r w:rsidDel="00187C97">
          <w:delText>.</w:delText>
        </w:r>
      </w:del>
    </w:p>
    <w:p w14:paraId="1E4F5863" w14:textId="7F8445D4" w:rsidR="006401A9" w:rsidDel="00701FF8" w:rsidRDefault="006401A9" w:rsidP="00536337">
      <w:pPr>
        <w:pStyle w:val="a3"/>
        <w:spacing w:after="0" w:line="240" w:lineRule="auto"/>
        <w:ind w:firstLine="425"/>
        <w:rPr>
          <w:del w:id="52" w:author="Gleb Radchenko" w:date="2016-02-15T12:44:00Z"/>
        </w:rPr>
      </w:pPr>
      <w:del w:id="53" w:author="Gleb Radchenko" w:date="2016-02-15T12:44:00Z">
        <w:r w:rsidRPr="00536337" w:rsidDel="00701FF8">
          <w:rPr>
            <w:i/>
          </w:rPr>
          <w:delText xml:space="preserve">Task </w:delText>
        </w:r>
        <w:r w:rsidDel="00701FF8">
          <w:delText xml:space="preserve">describes the process </w:delText>
        </w:r>
        <w:r w:rsidR="00C001FE" w:rsidDel="00701FF8">
          <w:delText>of</w:delText>
        </w:r>
        <w:r w:rsidDel="00701FF8">
          <w:delText xml:space="preserve"> transformation of input parameters into output parameters.</w:delText>
        </w:r>
      </w:del>
    </w:p>
    <w:p w14:paraId="35D51DE9" w14:textId="2304C0C7" w:rsidR="006401A9" w:rsidDel="00701FF8" w:rsidRDefault="006401A9" w:rsidP="00536337">
      <w:pPr>
        <w:pStyle w:val="a3"/>
        <w:spacing w:after="0" w:line="240" w:lineRule="auto"/>
        <w:ind w:firstLine="425"/>
        <w:rPr>
          <w:del w:id="54" w:author="Gleb Radchenko" w:date="2016-02-15T12:44:00Z"/>
        </w:rPr>
      </w:pPr>
      <w:del w:id="55" w:author="Gleb Radchenko" w:date="2016-02-15T12:44:00Z">
        <w:r w:rsidRPr="00536337" w:rsidDel="00701FF8">
          <w:rPr>
            <w:i/>
          </w:rPr>
          <w:delText>Job</w:delText>
        </w:r>
        <w:r w:rsidDel="00701FF8">
          <w:delText xml:space="preserve"> is a set of Tasks organised as a workflow aimed </w:delText>
        </w:r>
        <w:r w:rsidR="00536337" w:rsidDel="00701FF8">
          <w:delText xml:space="preserve">to achieve a useful result. Job </w:delText>
        </w:r>
        <w:r w:rsidDel="00701FF8">
          <w:delText>determines the order of tasks execution, conditions under which this or that task will be</w:delText>
        </w:r>
        <w:r w:rsidR="00536337" w:rsidDel="00701FF8">
          <w:delText xml:space="preserve"> </w:delText>
        </w:r>
        <w:r w:rsidDel="00701FF8">
          <w:delText>started, the mutual synchronisation of tasks and information flows between tasks.</w:delText>
        </w:r>
      </w:del>
    </w:p>
    <w:p w14:paraId="4BE9555A" w14:textId="66A5CD56" w:rsidR="006401A9" w:rsidDel="00701FF8" w:rsidRDefault="006401A9" w:rsidP="00536337">
      <w:pPr>
        <w:pStyle w:val="a3"/>
        <w:spacing w:after="0" w:line="240" w:lineRule="auto"/>
        <w:ind w:firstLine="425"/>
        <w:rPr>
          <w:del w:id="56" w:author="Gleb Radchenko" w:date="2016-02-15T12:44:00Z"/>
        </w:rPr>
      </w:pPr>
      <w:del w:id="57" w:author="Gleb Radchenko" w:date="2016-02-15T12:44:00Z">
        <w:r w:rsidRPr="00536337" w:rsidDel="00701FF8">
          <w:rPr>
            <w:i/>
          </w:rPr>
          <w:delText>Resource</w:delText>
        </w:r>
        <w:r w:rsidDel="00701FF8">
          <w:delText xml:space="preserve"> is hardware, software and licenses required to perform a task.</w:delText>
        </w:r>
      </w:del>
    </w:p>
    <w:p w14:paraId="249C5DC1" w14:textId="175067E8" w:rsidR="006401A9" w:rsidDel="00701FF8" w:rsidRDefault="006401A9" w:rsidP="00536337">
      <w:pPr>
        <w:pStyle w:val="a3"/>
        <w:spacing w:after="0" w:line="240" w:lineRule="auto"/>
        <w:ind w:firstLine="425"/>
        <w:rPr>
          <w:del w:id="58" w:author="Gleb Radchenko" w:date="2016-02-15T12:44:00Z"/>
        </w:rPr>
      </w:pPr>
      <w:del w:id="59" w:author="Gleb Radchenko" w:date="2016-02-15T12:44:00Z">
        <w:r w:rsidRPr="00536337" w:rsidDel="00701FF8">
          <w:rPr>
            <w:i/>
          </w:rPr>
          <w:delText>Service</w:delText>
        </w:r>
        <w:r w:rsidDel="00701FF8">
          <w:delText xml:space="preserve"> is a specification of resources to solve a specific </w:delText>
        </w:r>
        <w:r w:rsidR="00536337" w:rsidDel="00701FF8">
          <w:delText xml:space="preserve">class of Tasks. Service defines </w:delText>
        </w:r>
        <w:r w:rsidDel="00701FF8">
          <w:delText>the format of the input and output data.</w:delText>
        </w:r>
      </w:del>
    </w:p>
    <w:p w14:paraId="1DC58451" w14:textId="63F7C215" w:rsidR="006401A9" w:rsidDel="00701FF8" w:rsidRDefault="006401A9" w:rsidP="00536337">
      <w:pPr>
        <w:pStyle w:val="a3"/>
        <w:spacing w:after="0" w:line="240" w:lineRule="auto"/>
        <w:ind w:firstLine="425"/>
        <w:rPr>
          <w:del w:id="60" w:author="Gleb Radchenko" w:date="2016-02-15T12:44:00Z"/>
        </w:rPr>
      </w:pPr>
      <w:del w:id="61" w:author="Gleb Radchenko" w:date="2016-02-15T12:44:00Z">
        <w:r w:rsidRPr="00536337" w:rsidDel="00701FF8">
          <w:rPr>
            <w:i/>
          </w:rPr>
          <w:delText>Abstract</w:delText>
        </w:r>
        <w:r w:rsidDel="00701FF8">
          <w:delText xml:space="preserve"> workflow is a set of a Job and requirements for resources.</w:delText>
        </w:r>
      </w:del>
    </w:p>
    <w:p w14:paraId="517931FA" w14:textId="58D70A2A" w:rsidR="006401A9" w:rsidDel="00701FF8" w:rsidRDefault="006401A9" w:rsidP="00536337">
      <w:pPr>
        <w:pStyle w:val="a3"/>
        <w:spacing w:after="0" w:line="240" w:lineRule="auto"/>
        <w:ind w:firstLine="425"/>
        <w:rPr>
          <w:del w:id="62" w:author="Gleb Radchenko" w:date="2016-02-15T12:44:00Z"/>
        </w:rPr>
      </w:pPr>
      <w:del w:id="63" w:author="Gleb Radchenko" w:date="2016-02-15T12:44:00Z">
        <w:r w:rsidRPr="00536337" w:rsidDel="00701FF8">
          <w:rPr>
            <w:i/>
          </w:rPr>
          <w:delText>Activity</w:delText>
        </w:r>
        <w:r w:rsidDel="00701FF8">
          <w:delText xml:space="preserve"> is an allocation of necessary resources and la</w:delText>
        </w:r>
        <w:r w:rsidR="00536337" w:rsidDel="00701FF8">
          <w:delText xml:space="preserve">unch of a specific </w:delText>
        </w:r>
        <w:r w:rsidR="00C001FE" w:rsidDel="00701FF8">
          <w:delText>resources</w:delText>
        </w:r>
        <w:r w:rsidR="00536337" w:rsidDel="00701FF8">
          <w:delText xml:space="preserve"> with </w:delText>
        </w:r>
        <w:r w:rsidDel="00701FF8">
          <w:delText>respect to specific recourses for executing a specific Task.</w:delText>
        </w:r>
      </w:del>
    </w:p>
    <w:p w14:paraId="766AB980" w14:textId="77D3BD79" w:rsidR="006401A9" w:rsidDel="00701FF8" w:rsidRDefault="006401A9" w:rsidP="00536337">
      <w:pPr>
        <w:pStyle w:val="a3"/>
        <w:spacing w:after="0" w:line="240" w:lineRule="auto"/>
        <w:ind w:firstLine="425"/>
        <w:rPr>
          <w:del w:id="64" w:author="Gleb Radchenko" w:date="2016-02-15T12:44:00Z"/>
        </w:rPr>
      </w:pPr>
      <w:del w:id="65" w:author="Gleb Radchenko" w:date="2016-02-15T12:44:00Z">
        <w:r w:rsidRPr="00536337" w:rsidDel="00701FF8">
          <w:rPr>
            <w:i/>
          </w:rPr>
          <w:delText>Concrete workflow</w:delText>
        </w:r>
        <w:r w:rsidDel="00701FF8">
          <w:delText xml:space="preserve"> is a workflow of activities aimed </w:delText>
        </w:r>
        <w:r w:rsidR="00536337" w:rsidDel="00701FF8">
          <w:delText xml:space="preserve">at implementation of a specific </w:delText>
        </w:r>
        <w:r w:rsidDel="00701FF8">
          <w:delText>Job.</w:delText>
        </w:r>
      </w:del>
    </w:p>
    <w:p w14:paraId="3B62AA9F" w14:textId="10CBFDB3" w:rsidR="00C001FE" w:rsidDel="00187C97" w:rsidRDefault="00C001FE" w:rsidP="003E70F3">
      <w:pPr>
        <w:pStyle w:val="a3"/>
        <w:spacing w:after="0"/>
        <w:ind w:firstLine="425"/>
      </w:pPr>
      <w:moveFromRangeStart w:id="66" w:author="Екатерина" w:date="2016-02-15T22:53:00Z" w:name="move443303643"/>
      <w:moveFrom w:id="67" w:author="Екатерина" w:date="2016-02-15T22:53:00Z">
        <w:r w:rsidRPr="00C001FE" w:rsidDel="00187C97">
          <w:t>Typical Tools for Cloud Workflow Scheduling Research</w:t>
        </w:r>
        <w:r w:rsidDel="00187C97">
          <w:t xml:space="preserve"> are CloudSim and WorkflowSim </w:t>
        </w:r>
        <w:r w:rsidDel="00187C97">
          <w:fldChar w:fldCharType="begin" w:fldLock="1"/>
        </w:r>
        <w:r w:rsidDel="00187C97">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5]", "plainTextFormattedCitation" : "[5]" }, "properties" : { "noteIndex" : 0 }, "schema" : "https://github.com/citation-style-language/schema/raw/master/csl-citation.json" }</w:instrText>
        </w:r>
        <w:r w:rsidDel="00187C97">
          <w:fldChar w:fldCharType="separate"/>
        </w:r>
        <w:r w:rsidRPr="00C001FE" w:rsidDel="00187C97">
          <w:rPr>
            <w:noProof/>
          </w:rPr>
          <w:t>[5]</w:t>
        </w:r>
        <w:r w:rsidDel="00187C97">
          <w:fldChar w:fldCharType="end"/>
        </w:r>
        <w:r w:rsidR="00151DD9" w:rsidDel="00187C97">
          <w:t xml:space="preserve">. We </w:t>
        </w:r>
        <w:r w:rsidDel="00187C97">
          <w:t xml:space="preserve">have been used </w:t>
        </w:r>
        <w:r w:rsidR="00151DD9" w:rsidDel="00187C97">
          <w:t xml:space="preserve">it </w:t>
        </w:r>
        <w:r w:rsidDel="00187C97">
          <w:t>for simulating with cloud workflow scheduling.</w:t>
        </w:r>
        <w:r w:rsidR="00151DD9" w:rsidDel="00187C97">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orkflowSim extends the CloudSim simulation toolkit by introducing the support of workflow preparation and execution with an implementation of a stack of workflow parser, workflow engine and job scheduler.</w:t>
        </w:r>
        <w:r w:rsidR="003E70F3" w:rsidDel="00187C97">
          <w:t xml:space="preserve">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moveFrom>
    </w:p>
    <w:moveFromRangeEnd w:id="66"/>
    <w:p w14:paraId="300CA7B1" w14:textId="7D7EFE29" w:rsidR="00ED4C82" w:rsidRDefault="003E70F3" w:rsidP="003E70F3">
      <w:pPr>
        <w:pStyle w:val="a3"/>
        <w:spacing w:after="0" w:line="240" w:lineRule="auto"/>
        <w:ind w:firstLine="425"/>
      </w:pPr>
      <w:r>
        <w:t>So, i</w:t>
      </w:r>
      <w:r w:rsidR="00ED4C82" w:rsidRPr="00ED4C82">
        <w:t>t is necessary to have efficient mechanisms for workflow scheduling that incorporate domain specific information.</w:t>
      </w:r>
    </w:p>
    <w:p w14:paraId="3EC87AF5" w14:textId="77777777" w:rsidR="0074504D" w:rsidRDefault="00EF4D33" w:rsidP="00B92659">
      <w:pPr>
        <w:pStyle w:val="a3"/>
        <w:spacing w:after="0" w:line="240" w:lineRule="auto"/>
        <w:ind w:firstLine="425"/>
      </w:pPr>
      <w:r w:rsidRPr="00210D93">
        <w:rPr>
          <w:highlight w:val="red"/>
          <w:rPrChange w:id="68" w:author="Екатерина" w:date="2016-02-17T00:35:00Z">
            <w:rPr/>
          </w:rPrChange>
        </w:rPr>
        <w:t xml:space="preserve">This paper is organized as follows. In section II we present the concept and the basic idea of scheduling applications in cloud environments. In section III we describe the results of the analysis of existing algorithms of resource scheduling. In section IV we describe HEFT and </w:t>
      </w:r>
      <w:r w:rsidRPr="00210D93">
        <w:rPr>
          <w:highlight w:val="red"/>
          <w:rPrChange w:id="69" w:author="Екатерина" w:date="2016-02-17T00:35:00Z">
            <w:rPr/>
          </w:rPrChange>
        </w:rPr>
        <w:lastRenderedPageBreak/>
        <w:t>PO-HEFT cloud scheduling algorithms complete with a mathematical task model. In section V we describe the implementation of PO-HEFT algorithm in CloudSim cloud environment simulation package. In section VI we describe the results of benchmarking PO-HEFT against CloudSim's built-in scheduling algorithm. In section VII we summarize the results of our research and give further research directions</w:t>
      </w:r>
      <w:r w:rsidR="0074504D" w:rsidRPr="00210D93">
        <w:rPr>
          <w:highlight w:val="red"/>
          <w:rPrChange w:id="70" w:author="Екатерина" w:date="2016-02-17T00:35:00Z">
            <w:rPr/>
          </w:rPrChange>
        </w:rPr>
        <w:t>.</w:t>
      </w:r>
    </w:p>
    <w:p w14:paraId="2C21E491" w14:textId="77777777" w:rsidR="0074504D" w:rsidRDefault="00603B11" w:rsidP="0074504D">
      <w:pPr>
        <w:pStyle w:val="1"/>
      </w:pPr>
      <w:r w:rsidRPr="00B160EB">
        <w:t>scheduling applications in cloud environments</w:t>
      </w:r>
    </w:p>
    <w:p w14:paraId="2B4A672B" w14:textId="77777777" w:rsidR="00673B25" w:rsidRPr="00673B25" w:rsidRDefault="00673B25" w:rsidP="00AD428F">
      <w:pPr>
        <w:ind w:firstLine="216"/>
        <w:jc w:val="both"/>
        <w:rPr>
          <w:spacing w:val="-1"/>
        </w:rPr>
      </w:pPr>
      <w:r w:rsidRPr="00673B25">
        <w:rPr>
          <w:spacing w:val="-1"/>
        </w:rPr>
        <w:t>Analysis of the main trends in resource scheduling research in distributed problem-oriented environments shows that the theme of the problem-oriented scheduling and prediction of environment load is an urgent task.</w:t>
      </w:r>
    </w:p>
    <w:p w14:paraId="3BFAFA63" w14:textId="1FE20528" w:rsidR="00151DD9" w:rsidRDefault="00673B25" w:rsidP="00151DD9">
      <w:pPr>
        <w:pStyle w:val="a3"/>
        <w:spacing w:after="0"/>
        <w:ind w:firstLine="289"/>
      </w:pPr>
      <w:r w:rsidRPr="00673B25">
        <w:t>In the cloud computer data centers Holistic Model for Resource Representation is used in virtualized cloud computing data</w:t>
      </w:r>
      <w:r w:rsidR="00E36F57" w:rsidRPr="00E36F57">
        <w:t xml:space="preserve"> </w:t>
      </w:r>
      <w:r w:rsidR="00E36F57">
        <w:fldChar w:fldCharType="begin" w:fldLock="1"/>
      </w:r>
      <w:r w:rsidR="00DD2CA5">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6]" }, "properties" : { "noteIndex" : 0 }, "schema" : "https://github.com/citation-style-language/schema/raw/master/csl-citation.json" }</w:instrText>
      </w:r>
      <w:r w:rsidR="00E36F57">
        <w:fldChar w:fldCharType="separate"/>
      </w:r>
      <w:r w:rsidR="00DD2CA5" w:rsidRPr="00DD2CA5">
        <w:rPr>
          <w:noProof/>
        </w:rPr>
        <w:t>[7]</w:t>
      </w:r>
      <w:r w:rsidR="00E36F57">
        <w:fldChar w:fldCharType="end"/>
      </w:r>
      <w:r w:rsidRPr="00673B25">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model  is scalable, as </w:t>
      </w:r>
      <w:commentRangeStart w:id="71"/>
      <w:r w:rsidRPr="00673B25">
        <w:t>it does not increase the simulation time and creates a limited memory overhead of less than 10%</w:t>
      </w:r>
      <w:commentRangeEnd w:id="71"/>
      <w:r w:rsidR="008F2255">
        <w:rPr>
          <w:rStyle w:val="a9"/>
          <w:spacing w:val="0"/>
        </w:rPr>
        <w:commentReference w:id="71"/>
      </w:r>
      <w:r w:rsidR="00AF37BF">
        <w:t xml:space="preserve"> with the respect to the Simple model</w:t>
      </w:r>
      <w:r w:rsidRPr="00673B25">
        <w:t xml:space="preserve">. </w:t>
      </w:r>
      <w:r w:rsidR="004B21A7">
        <w:t xml:space="preserve">This additional memory is required for the creation a separate objects for each resource demand and provision. </w:t>
      </w:r>
      <w:r w:rsidRPr="00673B25">
        <w:t xml:space="preserve">A holistic model increases the precision of simulations and enables a number </w:t>
      </w:r>
      <w:commentRangeStart w:id="72"/>
      <w:r w:rsidRPr="00673B25">
        <w:t>of new simulation scenarios focused on heterogeneity of the hardware resources and virtualization</w:t>
      </w:r>
      <w:commentRangeEnd w:id="72"/>
      <w:r w:rsidR="008F2255">
        <w:rPr>
          <w:rStyle w:val="a9"/>
          <w:spacing w:val="0"/>
        </w:rPr>
        <w:commentReference w:id="72"/>
      </w:r>
      <w:r w:rsidR="00AF37BF">
        <w:t>.</w:t>
      </w:r>
      <w:r w:rsidR="00AD428F">
        <w:t> </w:t>
      </w:r>
      <w:r w:rsidR="00151DD9" w:rsidRPr="00151DD9">
        <w:t>The model distinguishes between computing, memory, storage, and networking types of resources. However, the model can easily scale to include other types of resources as well, e.g., additional GPGPU units.</w:t>
      </w:r>
    </w:p>
    <w:p w14:paraId="0FF29E7C" w14:textId="093922E2" w:rsidR="00FC2AAB" w:rsidRDefault="00867374" w:rsidP="00151DD9">
      <w:pPr>
        <w:pStyle w:val="a3"/>
        <w:spacing w:after="0"/>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Standard optimization objectives for scheduling are to minimize makespan and cost, but additional objectives may include optimization of energy consumption or communications. Solutions to this multi-objective optimization problem include but are not limited to:</w:t>
      </w:r>
      <w:r w:rsidR="00FE06D0">
        <w:t xml:space="preserve"> </w:t>
      </w:r>
      <w:r>
        <w:t xml:space="preserve">Improved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Biobjective Scheduling Strategy etc. </w:t>
      </w:r>
      <w:r w:rsidR="00393433">
        <w:fldChar w:fldCharType="begin" w:fldLock="1"/>
      </w:r>
      <w:r w:rsidR="00DD2CA5">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7], [8]"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4F1C6D28"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DD2CA5">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9]"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w:t>
      </w:r>
      <w:r w:rsidR="00DC24A6">
        <w:lastRenderedPageBreak/>
        <w:t>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07EA82C4" w:rsidR="00EE50F2" w:rsidRDefault="00EE50F2" w:rsidP="00FC2AAB">
      <w:pPr>
        <w:pStyle w:val="a3"/>
        <w:spacing w:after="0" w:line="240" w:lineRule="auto"/>
        <w:ind w:firstLine="289"/>
      </w:pPr>
      <w:r>
        <w:t>F</w:t>
      </w:r>
      <w:r w:rsidR="00834D7C">
        <w:t>or practical</w:t>
      </w:r>
      <w:r w:rsidR="0012676A">
        <w:t xml:space="preserve"> </w:t>
      </w:r>
      <w:r w:rsidR="00834D7C">
        <w:t>purposes quite simple scheduler MaxAR</w:t>
      </w:r>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DD2CA5">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0]"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In real Grid environments this strategy might have similar performance comparing with the best ones when considering approximation factor, mean critical path waiting time, and critical path slowdown. Besides the performance aspect the use of MaxAR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time .</w:t>
      </w:r>
    </w:p>
    <w:p w14:paraId="0C86F2E5" w14:textId="4A38FCF5"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DD2CA5">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1]"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5B9D5148" w:rsidR="00082BC5" w:rsidRDefault="00082BC5" w:rsidP="000F0A48">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DD2CA5">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2]" }, "properties" : { "noteIndex" : 0 }, "schema" : "https://github.com/citation-style-language/schema/raw/master/csl-citation.json" }</w:instrText>
      </w:r>
      <w:r>
        <w:rPr>
          <w:lang w:val="ru-RU"/>
        </w:rPr>
        <w:fldChar w:fldCharType="separate"/>
      </w:r>
      <w:r w:rsidR="00DD2CA5" w:rsidRPr="00DD2CA5">
        <w:rPr>
          <w:noProof/>
        </w:rPr>
        <w:t>[13]</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111C1956" w:rsidR="006A3F8A" w:rsidRDefault="00BA61C6" w:rsidP="006A3F8A">
      <w:pPr>
        <w:pStyle w:val="a3"/>
        <w:spacing w:after="0"/>
        <w:ind w:firstLine="289"/>
        <w:rPr>
          <w:ins w:id="73" w:author="Екатерина" w:date="2016-02-15T22:53:00Z"/>
        </w:rPr>
      </w:pPr>
      <w:r>
        <w:t>One of the important classes of computational problems is problem-oriented workflow applications executed in distributed computing environment</w:t>
      </w:r>
      <w:r w:rsidR="000F0A48">
        <w:t xml:space="preserve"> </w:t>
      </w:r>
      <w:r w:rsidR="000F0A48">
        <w:fldChar w:fldCharType="begin" w:fldLock="1"/>
      </w:r>
      <w:r w:rsidR="00DD2CA5">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3]"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Problem-oriented scheduling (POS) algorithm is proposed. The POS algorithm takes into account both specifics of the problem-oriented jobs and multi-core structure of the computing system nodes. The POS algorithm is designed for use in distributed computing systems with manycore processors.</w:t>
      </w:r>
      <w:r w:rsidR="003008EB">
        <w:t xml:space="preserve"> The algorithm allows </w:t>
      </w:r>
      <w:r w:rsidR="003008EB">
        <w:lastRenderedPageBreak/>
        <w:t>one to schedule execution of one task on several processor cores with regard to constraints on scalability of the task.</w:t>
      </w:r>
    </w:p>
    <w:p w14:paraId="47416701" w14:textId="51E623F1" w:rsidR="0099268F" w:rsidDel="0099268F" w:rsidRDefault="0099268F">
      <w:pPr>
        <w:autoSpaceDE w:val="0"/>
        <w:autoSpaceDN w:val="0"/>
        <w:adjustRightInd w:val="0"/>
        <w:ind w:firstLine="289"/>
        <w:jc w:val="both"/>
        <w:rPr>
          <w:del w:id="74" w:author="Екатерина" w:date="2016-02-15T22:53:00Z"/>
        </w:rPr>
        <w:pPrChange w:id="75" w:author="Екатерина" w:date="2016-02-15T22:55:00Z">
          <w:pPr>
            <w:pStyle w:val="a3"/>
            <w:spacing w:after="0"/>
            <w:ind w:firstLine="425"/>
          </w:pPr>
        </w:pPrChange>
      </w:pPr>
      <w:ins w:id="76" w:author="Екатерина" w:date="2016-02-15T22:55:00Z">
        <w:r w:rsidRPr="0099268F">
          <w:rPr>
            <w:rFonts w:ascii="Times-Roman" w:eastAsiaTheme="minorHAnsi" w:hAnsi="Times-Roman" w:cs="Times-Roman"/>
            <w:rPrChange w:id="77" w:author="Екатерина" w:date="2016-02-15T22:55:00Z">
              <w:rPr>
                <w:rFonts w:ascii="Times-Roman" w:eastAsiaTheme="minorHAnsi" w:hAnsi="Times-Roman" w:cs="Times-Roman"/>
                <w:lang w:val="ru-RU"/>
              </w:rPr>
            </w:rPrChange>
          </w:rPr>
          <w:t>Cloud computing can satisfy the different service requests with different configuration,</w:t>
        </w:r>
        <w:r>
          <w:rPr>
            <w:rFonts w:ascii="Times-Roman" w:eastAsiaTheme="minorHAnsi" w:hAnsi="Times-Roman" w:cs="Times-Roman"/>
          </w:rPr>
          <w:t xml:space="preserve"> </w:t>
        </w:r>
        <w:r w:rsidRPr="0099268F">
          <w:rPr>
            <w:rFonts w:ascii="Times-Roman" w:eastAsiaTheme="minorHAnsi" w:hAnsi="Times-Roman" w:cs="Times-Roman"/>
            <w:rPrChange w:id="78" w:author="Екатерина" w:date="2016-02-15T22:55:00Z">
              <w:rPr>
                <w:rFonts w:ascii="Times-Roman" w:eastAsiaTheme="minorHAnsi" w:hAnsi="Times-Roman" w:cs="Times-Roman"/>
                <w:lang w:val="ru-RU"/>
              </w:rPr>
            </w:rPrChange>
          </w:rPr>
          <w:t>deployment condition and service resources of various user at different time</w:t>
        </w:r>
        <w:r>
          <w:rPr>
            <w:rFonts w:ascii="Times-Roman" w:eastAsiaTheme="minorHAnsi" w:hAnsi="Times-Roman" w:cs="Times-Roman"/>
          </w:rPr>
          <w:t xml:space="preserve"> </w:t>
        </w:r>
        <w:r w:rsidRPr="0099268F">
          <w:rPr>
            <w:rFonts w:ascii="Times-Roman" w:eastAsiaTheme="minorHAnsi" w:hAnsi="Times-Roman" w:cs="Times-Roman"/>
            <w:rPrChange w:id="79" w:author="Екатерина" w:date="2016-02-15T22:55:00Z">
              <w:rPr>
                <w:rFonts w:ascii="Times-Roman" w:eastAsiaTheme="minorHAnsi" w:hAnsi="Times-Roman" w:cs="Times-Roman"/>
                <w:lang w:val="ru-RU"/>
              </w:rPr>
            </w:rPrChange>
          </w:rPr>
          <w:t>point. With the influence of multidimensional factors, it is unreality to test with different</w:t>
        </w:r>
        <w:r>
          <w:rPr>
            <w:rFonts w:ascii="Times-Roman" w:eastAsiaTheme="minorHAnsi" w:hAnsi="Times-Roman" w:cs="Times-Roman"/>
          </w:rPr>
          <w:t xml:space="preserve"> </w:t>
        </w:r>
        <w:r w:rsidRPr="0099268F">
          <w:rPr>
            <w:rFonts w:ascii="Times-Roman" w:eastAsiaTheme="minorHAnsi" w:hAnsi="Times-Roman" w:cs="Times-Roman"/>
            <w:rPrChange w:id="80" w:author="Екатерина" w:date="2016-02-15T22:55:00Z">
              <w:rPr>
                <w:rFonts w:ascii="Times-Roman" w:eastAsiaTheme="minorHAnsi" w:hAnsi="Times-Roman" w:cs="Times-Roman"/>
                <w:lang w:val="ru-RU"/>
              </w:rPr>
            </w:rPrChange>
          </w:rPr>
          <w:t>parameters in actual cloud computing center.</w:t>
        </w:r>
      </w:ins>
      <w:ins w:id="81" w:author="Екатерина" w:date="2016-02-17T00:12:00Z">
        <w:r w:rsidR="00DD2CA5">
          <w:rPr>
            <w:rFonts w:ascii="Times-Roman" w:eastAsiaTheme="minorHAnsi" w:hAnsi="Times-Roman" w:cs="Times-Roman"/>
          </w:rPr>
          <w:t xml:space="preserve"> </w:t>
        </w:r>
      </w:ins>
      <w:moveToRangeStart w:id="82" w:author="Екатерина" w:date="2016-02-15T22:53:00Z" w:name="move443303643"/>
      <w:moveTo w:id="83" w:author="Екатерина" w:date="2016-02-15T22:53:00Z">
        <w:r w:rsidRPr="00C001FE">
          <w:t>Typical Tools for Cloud Workflow Scheduling Research</w:t>
        </w:r>
        <w:r>
          <w:t xml:space="preserve"> are CloudSim and WorkflowSim </w:t>
        </w:r>
        <w:r>
          <w:fldChar w:fldCharType="begin" w:fldLock="1"/>
        </w:r>
      </w:moveTo>
      <w:r w:rsidR="00DD2CA5">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8]" }, "properties" : { "noteIndex" : 0 }, "schema" : "https://github.com/citation-style-language/schema/raw/master/csl-citation.json" }</w:instrText>
      </w:r>
      <w:moveTo w:id="84" w:author="Екатерина" w:date="2016-02-15T22:53:00Z">
        <w:r>
          <w:fldChar w:fldCharType="separate"/>
        </w:r>
      </w:moveTo>
      <w:r w:rsidR="00DD2CA5" w:rsidRPr="00DD2CA5">
        <w:rPr>
          <w:noProof/>
        </w:rPr>
        <w:t>[9]</w:t>
      </w:r>
      <w:moveTo w:id="85" w:author="Екатерина" w:date="2016-02-15T22:53:00Z">
        <w:r>
          <w:fldChar w:fldCharType="end"/>
        </w:r>
        <w:r>
          <w:t>. We have been used it for simulating with cloud workflow scheduling.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orkflowSim extends the CloudSim simulation toolkit by introducing the support of workflow preparation and execution with an implementation of a stack of workflow parser, workflow engine and job scheduler.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moveTo>
    </w:p>
    <w:moveToRangeEnd w:id="82"/>
    <w:p w14:paraId="4ADA44CA" w14:textId="77777777" w:rsidR="0099268F" w:rsidRDefault="0099268F">
      <w:pPr>
        <w:ind w:firstLine="289"/>
        <w:jc w:val="both"/>
        <w:pPrChange w:id="86" w:author="Екатерина" w:date="2016-02-15T22:55:00Z">
          <w:pPr>
            <w:pStyle w:val="a3"/>
            <w:spacing w:after="0"/>
            <w:ind w:firstLine="289"/>
          </w:pPr>
        </w:pPrChange>
      </w:pPr>
    </w:p>
    <w:p w14:paraId="0B61B715" w14:textId="48C1F212" w:rsidR="00FC2AAB" w:rsidRDefault="006A3F8A" w:rsidP="001F2C02">
      <w:pPr>
        <w:pStyle w:val="a3"/>
        <w:spacing w:after="0"/>
        <w:ind w:firstLine="289"/>
        <w:rPr>
          <w:ins w:id="87" w:author="Gleb Radchenko" w:date="2016-02-15T12:45:00Z"/>
        </w:rPr>
      </w:pPr>
      <w:r>
        <w:t>The considered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 We have developed a new Problem-Oriented Scheduling resource algorithm for distributed computing environments, which uses heuristic score-based approach based on the HEFT algorithm for the task of the problem-oriented scheduling in cloud environments.</w:t>
      </w:r>
    </w:p>
    <w:p w14:paraId="7CD06622" w14:textId="62289AD7" w:rsidR="00187C97" w:rsidRPr="00187C97" w:rsidDel="00210D93" w:rsidRDefault="00187C97" w:rsidP="001F2C02">
      <w:pPr>
        <w:pStyle w:val="a3"/>
        <w:spacing w:after="0"/>
        <w:ind w:firstLine="289"/>
        <w:rPr>
          <w:del w:id="88" w:author="Екатерина" w:date="2016-02-17T00:35:00Z"/>
        </w:rPr>
      </w:pPr>
    </w:p>
    <w:p w14:paraId="3EB95CA6" w14:textId="4AC902D2" w:rsidR="00FC2AAB" w:rsidDel="00210D93" w:rsidRDefault="00FC2AAB" w:rsidP="001F2C02">
      <w:pPr>
        <w:pStyle w:val="a3"/>
        <w:spacing w:after="0"/>
        <w:ind w:firstLine="289"/>
        <w:rPr>
          <w:del w:id="89" w:author="Екатерина" w:date="2016-02-17T00:35:00Z"/>
        </w:rPr>
      </w:pPr>
      <w:commentRangeStart w:id="90"/>
    </w:p>
    <w:p w14:paraId="682412BC" w14:textId="1C7E0E87" w:rsidR="00FC2AAB" w:rsidDel="00210D93" w:rsidRDefault="00FC2AAB" w:rsidP="001F2C02">
      <w:pPr>
        <w:pStyle w:val="a3"/>
        <w:spacing w:after="0"/>
        <w:ind w:firstLine="289"/>
        <w:rPr>
          <w:del w:id="91" w:author="Екатерина" w:date="2016-02-17T00:35:00Z"/>
        </w:rPr>
      </w:pPr>
    </w:p>
    <w:p w14:paraId="4AEFAC9C" w14:textId="2B001B86" w:rsidR="00FC2AAB" w:rsidDel="00210D93" w:rsidRDefault="00FC2AAB" w:rsidP="001F2C02">
      <w:pPr>
        <w:pStyle w:val="a3"/>
        <w:spacing w:after="0"/>
        <w:ind w:firstLine="289"/>
        <w:rPr>
          <w:del w:id="92" w:author="Екатерина" w:date="2016-02-17T00:35:00Z"/>
        </w:rPr>
      </w:pPr>
    </w:p>
    <w:p w14:paraId="67BDAF3E" w14:textId="3E2CAC49" w:rsidR="00FC2AAB" w:rsidDel="00210D93" w:rsidRDefault="00FC2AAB" w:rsidP="001F2C02">
      <w:pPr>
        <w:pStyle w:val="a3"/>
        <w:spacing w:after="0"/>
        <w:ind w:firstLine="289"/>
        <w:rPr>
          <w:del w:id="93" w:author="Екатерина" w:date="2016-02-17T00:35:00Z"/>
        </w:rPr>
      </w:pPr>
    </w:p>
    <w:commentRangeEnd w:id="90"/>
    <w:p w14:paraId="72F8BDCE" w14:textId="1AD86873" w:rsidR="00FC2AAB" w:rsidDel="00210D93" w:rsidRDefault="00FE06D0" w:rsidP="001F2C02">
      <w:pPr>
        <w:pStyle w:val="a3"/>
        <w:spacing w:after="0"/>
        <w:ind w:firstLine="289"/>
        <w:rPr>
          <w:del w:id="94" w:author="Екатерина" w:date="2016-02-17T00:35:00Z"/>
        </w:rPr>
      </w:pPr>
      <w:del w:id="95" w:author="Екатерина" w:date="2016-02-17T00:35:00Z">
        <w:r w:rsidDel="00210D93">
          <w:rPr>
            <w:rStyle w:val="a9"/>
            <w:spacing w:val="0"/>
          </w:rPr>
          <w:commentReference w:id="90"/>
        </w:r>
      </w:del>
    </w:p>
    <w:p w14:paraId="4B967156" w14:textId="7B2BC88F" w:rsidR="00FC2AAB" w:rsidDel="00210D93" w:rsidRDefault="00FC2AAB" w:rsidP="001F2C02">
      <w:pPr>
        <w:pStyle w:val="a3"/>
        <w:spacing w:after="0"/>
        <w:ind w:firstLine="289"/>
        <w:rPr>
          <w:del w:id="96" w:author="Екатерина" w:date="2016-02-17T00:35:00Z"/>
        </w:rPr>
      </w:pPr>
    </w:p>
    <w:p w14:paraId="6586C07D" w14:textId="59BA0C69" w:rsidR="00FC2AAB" w:rsidDel="00210D93" w:rsidRDefault="00FC2AAB" w:rsidP="001F2C02">
      <w:pPr>
        <w:pStyle w:val="a3"/>
        <w:spacing w:after="0"/>
        <w:ind w:firstLine="289"/>
        <w:rPr>
          <w:del w:id="97" w:author="Екатерина" w:date="2016-02-17T00:35:00Z"/>
        </w:rPr>
      </w:pPr>
    </w:p>
    <w:p w14:paraId="7D9369DA" w14:textId="517AF8BA" w:rsidR="00FC2AAB" w:rsidDel="00210D93" w:rsidRDefault="00FC2AAB" w:rsidP="001F2C02">
      <w:pPr>
        <w:pStyle w:val="a3"/>
        <w:spacing w:after="0"/>
        <w:ind w:firstLine="289"/>
        <w:rPr>
          <w:del w:id="98" w:author="Екатерина" w:date="2016-02-17T00:35:00Z"/>
        </w:rPr>
      </w:pPr>
    </w:p>
    <w:p w14:paraId="1B50C65C" w14:textId="75A4D694" w:rsidR="00FC2AAB" w:rsidDel="00210D93" w:rsidRDefault="00FC2AAB" w:rsidP="001F2C02">
      <w:pPr>
        <w:pStyle w:val="a3"/>
        <w:spacing w:after="0"/>
        <w:ind w:firstLine="289"/>
        <w:rPr>
          <w:del w:id="99" w:author="Екатерина" w:date="2016-02-17T00:35:00Z"/>
        </w:rPr>
      </w:pPr>
    </w:p>
    <w:p w14:paraId="04D67C23" w14:textId="4FC8D1E4" w:rsidR="00FC2AAB" w:rsidDel="00210D93" w:rsidRDefault="00FC2AAB" w:rsidP="001F2C02">
      <w:pPr>
        <w:pStyle w:val="a3"/>
        <w:spacing w:after="0"/>
        <w:ind w:firstLine="289"/>
        <w:rPr>
          <w:del w:id="100" w:author="Екатерина" w:date="2016-02-17T00:35:00Z"/>
        </w:rPr>
      </w:pPr>
    </w:p>
    <w:p w14:paraId="3364ED7C" w14:textId="662907D8" w:rsidR="00FC2AAB" w:rsidDel="00210D93" w:rsidRDefault="00FC2AAB" w:rsidP="001F2C02">
      <w:pPr>
        <w:pStyle w:val="a3"/>
        <w:spacing w:after="0"/>
        <w:ind w:firstLine="289"/>
        <w:rPr>
          <w:del w:id="101" w:author="Екатерина" w:date="2016-02-17T00:35:00Z"/>
        </w:rPr>
      </w:pPr>
    </w:p>
    <w:p w14:paraId="41F76C50" w14:textId="4F1ED883" w:rsidR="00FC2AAB" w:rsidDel="00210D93" w:rsidRDefault="00FC2AAB" w:rsidP="001F2C02">
      <w:pPr>
        <w:pStyle w:val="a3"/>
        <w:spacing w:after="0"/>
        <w:ind w:firstLine="289"/>
        <w:rPr>
          <w:del w:id="102" w:author="Екатерина" w:date="2016-02-17T00:35:00Z"/>
        </w:rPr>
      </w:pPr>
    </w:p>
    <w:p w14:paraId="4C0310BA" w14:textId="6D64FAC5" w:rsidR="00FC2AAB" w:rsidDel="00210D93" w:rsidRDefault="00FC2AAB" w:rsidP="001F2C02">
      <w:pPr>
        <w:pStyle w:val="a3"/>
        <w:spacing w:after="0"/>
        <w:ind w:firstLine="289"/>
        <w:rPr>
          <w:del w:id="103" w:author="Екатерина" w:date="2016-02-17T00:35:00Z"/>
        </w:rPr>
      </w:pPr>
    </w:p>
    <w:p w14:paraId="2CA59D57" w14:textId="55F547F5" w:rsidR="00FC2AAB" w:rsidDel="00210D93" w:rsidRDefault="00FC2AAB" w:rsidP="001F2C02">
      <w:pPr>
        <w:pStyle w:val="a3"/>
        <w:spacing w:after="0"/>
        <w:ind w:firstLine="289"/>
        <w:rPr>
          <w:del w:id="104" w:author="Екатерина" w:date="2016-02-17T00:35:00Z"/>
        </w:rPr>
      </w:pPr>
    </w:p>
    <w:p w14:paraId="6891F06A" w14:textId="0C02BFAB" w:rsidR="009222ED" w:rsidRPr="001F2C02" w:rsidDel="00210D93" w:rsidRDefault="001F2C02" w:rsidP="001F2C02">
      <w:pPr>
        <w:pStyle w:val="a3"/>
        <w:spacing w:after="0"/>
        <w:ind w:firstLine="289"/>
        <w:rPr>
          <w:del w:id="105" w:author="Екатерина" w:date="2016-02-17T00:35:00Z"/>
        </w:rPr>
      </w:pPr>
      <w:del w:id="106" w:author="Екатерина" w:date="2016-02-17T00:35:00Z">
        <w:r w:rsidDel="00210D93">
          <w:delText>Centers</w:delText>
        </w:r>
        <w:r w:rsidRPr="001F2C02" w:rsidDel="00210D93">
          <w:delText xml:space="preserve"> </w:delText>
        </w:r>
        <w:r w:rsidR="009222ED" w:rsidRPr="001F2C02" w:rsidDel="00210D93">
          <w:delText>[</w:delText>
        </w:r>
      </w:del>
    </w:p>
    <w:p w14:paraId="41C0FC3B" w14:textId="2EBAA4CB" w:rsidR="009222ED" w:rsidDel="00210D93" w:rsidRDefault="009222ED" w:rsidP="009222ED">
      <w:pPr>
        <w:pStyle w:val="a3"/>
        <w:spacing w:after="0"/>
        <w:ind w:firstLine="289"/>
        <w:rPr>
          <w:del w:id="107" w:author="Екатерина" w:date="2016-02-17T00:35:00Z"/>
        </w:rPr>
      </w:pPr>
      <w:del w:id="108" w:author="Екатерина" w:date="2016-02-17T00:35:00Z">
        <w:r w:rsidRPr="00834D7C" w:rsidDel="00210D93">
          <w:rPr>
            <w:highlight w:val="yellow"/>
          </w:rPr>
          <w:delText>Kliazovich D., Pecero  J.E., Tchernykh A., Bouvry P., Khan S.U., Zomaya  A.Y. CA-DAG: Modeling Communication-Aware</w:delText>
        </w:r>
        <w:r w:rsidRPr="009222ED" w:rsidDel="00210D93">
          <w:delText xml:space="preserve"> Applications for Scheduling in Cloud Computing // Journal of Grid Computing. 2015. 17 p.; </w:delText>
        </w:r>
      </w:del>
    </w:p>
    <w:p w14:paraId="23994897" w14:textId="2139ED58" w:rsidR="009222ED" w:rsidDel="00210D93" w:rsidRDefault="009222ED" w:rsidP="009222ED">
      <w:pPr>
        <w:pStyle w:val="a3"/>
        <w:spacing w:after="0"/>
        <w:ind w:firstLine="289"/>
        <w:rPr>
          <w:del w:id="109" w:author="Екатерина" w:date="2016-02-17T00:35:00Z"/>
        </w:rPr>
      </w:pPr>
      <w:del w:id="110" w:author="Екатерина" w:date="2016-02-17T00:35:00Z">
        <w:r w:rsidRPr="00267D0F" w:rsidDel="00210D93">
          <w:rPr>
            <w:highlight w:val="yellow"/>
          </w:rPr>
          <w:delText>Tchernykh A., Schwiegelsohn U., Alexandrov V., Talbid E. Towards Understanding Uncertainty in Cloud Computing Resource Provisioning. Procedia Computer Science. Vol. 51, 2015, Pages 1772–</w:delText>
        </w:r>
        <w:r w:rsidRPr="009222ED" w:rsidDel="00210D93">
          <w:delText xml:space="preserve">1781.; </w:delText>
        </w:r>
      </w:del>
    </w:p>
    <w:p w14:paraId="4A828493" w14:textId="211421DC" w:rsidR="009222ED" w:rsidDel="00210D93" w:rsidRDefault="009222ED" w:rsidP="009222ED">
      <w:pPr>
        <w:pStyle w:val="a3"/>
        <w:spacing w:after="0"/>
        <w:ind w:firstLine="289"/>
        <w:rPr>
          <w:del w:id="111" w:author="Екатерина" w:date="2016-02-17T00:35:00Z"/>
        </w:rPr>
      </w:pPr>
      <w:del w:id="112" w:author="Екатерина" w:date="2016-02-17T00:35:00Z">
        <w:r w:rsidRPr="00DF53D6" w:rsidDel="00210D93">
          <w:rPr>
            <w:highlight w:val="yellow"/>
          </w:rPr>
          <w:delText>Tchernykh A., Lozano L., Schwiegelshohn U., Bouvry P., Pecero J.E., Nesmachnow S., Drozdov A.Yu. Online Bi-Objective Scheduling for IaaS Clouds Ensuring Quality of Service. // Journal of Grid Computing</w:delText>
        </w:r>
        <w:r w:rsidRPr="009222ED" w:rsidDel="00210D93">
          <w:delText>. 2015. 18 p.</w:delText>
        </w:r>
      </w:del>
    </w:p>
    <w:p w14:paraId="0C24CC54" w14:textId="1C63C3AD" w:rsidR="00D40233" w:rsidDel="00210D93" w:rsidRDefault="00D40233" w:rsidP="009222ED">
      <w:pPr>
        <w:pStyle w:val="a3"/>
        <w:spacing w:after="0"/>
        <w:ind w:firstLine="289"/>
        <w:rPr>
          <w:del w:id="113" w:author="Екатерина" w:date="2016-02-17T00:35:00Z"/>
        </w:rPr>
      </w:pPr>
    </w:p>
    <w:p w14:paraId="7ABF6C95" w14:textId="04433F67" w:rsidR="00D40233" w:rsidDel="00210D93" w:rsidRDefault="00D40233" w:rsidP="009222ED">
      <w:pPr>
        <w:pStyle w:val="a3"/>
        <w:spacing w:after="0"/>
        <w:ind w:firstLine="289"/>
        <w:rPr>
          <w:del w:id="114" w:author="Екатерина" w:date="2016-02-17T00:35:00Z"/>
        </w:rPr>
      </w:pPr>
      <w:del w:id="115" w:author="Екатерина" w:date="2016-02-17T00:35:00Z">
        <w:r w:rsidRPr="00C4628E" w:rsidDel="00210D93">
          <w:rPr>
            <w:highlight w:val="yellow"/>
          </w:rPr>
          <w:delText>Multiple workflow scheduling strategies with user run time estimates on a Grid</w:delText>
        </w:r>
      </w:del>
    </w:p>
    <w:p w14:paraId="1CB58791" w14:textId="22E40E4A" w:rsidR="00D40233" w:rsidDel="00210D93" w:rsidRDefault="00D40233" w:rsidP="009222ED">
      <w:pPr>
        <w:pStyle w:val="a3"/>
        <w:spacing w:after="0"/>
        <w:ind w:firstLine="289"/>
        <w:rPr>
          <w:del w:id="116" w:author="Екатерина" w:date="2016-02-17T00:35:00Z"/>
        </w:rPr>
      </w:pPr>
    </w:p>
    <w:p w14:paraId="7B1E8DD4" w14:textId="722CDB87" w:rsidR="00D40233" w:rsidRPr="009222ED" w:rsidDel="00210D93" w:rsidRDefault="00D40233" w:rsidP="009222ED">
      <w:pPr>
        <w:pStyle w:val="a3"/>
        <w:spacing w:after="0"/>
        <w:ind w:firstLine="289"/>
        <w:rPr>
          <w:del w:id="117" w:author="Екатерина" w:date="2016-02-17T00:35:00Z"/>
        </w:rPr>
      </w:pPr>
      <w:del w:id="118" w:author="Екатерина" w:date="2016-02-17T00:35:00Z">
        <w:r w:rsidDel="00210D93">
          <w:delText>[1]</w:delText>
        </w:r>
        <w:r w:rsidDel="00210D93">
          <w:tab/>
          <w:delText xml:space="preserve">M. Guzek, P. Bouvry, and E.-G. Talbi, “A Survey of Evolutionary Computation for Resource Management of Processing in Cloud Computing [Review Article],” </w:delText>
        </w:r>
        <w:r w:rsidDel="00210D93">
          <w:rPr>
            <w:i/>
            <w:iCs/>
          </w:rPr>
          <w:delText>IEEE Comput. Intell. Mag.</w:delText>
        </w:r>
        <w:r w:rsidDel="00210D93">
          <w:delText>, vol. 10, no. 2, pp. 53–67, May 2015.</w:delText>
        </w:r>
      </w:del>
    </w:p>
    <w:p w14:paraId="5E33FB25" w14:textId="3DEEBCE9" w:rsidR="009222ED" w:rsidDel="00210D93" w:rsidRDefault="009222ED" w:rsidP="009222ED">
      <w:pPr>
        <w:rPr>
          <w:del w:id="119" w:author="Екатерина" w:date="2016-02-17T00:35:00Z"/>
        </w:rPr>
      </w:pPr>
    </w:p>
    <w:p w14:paraId="0B36A179" w14:textId="354BC75A" w:rsidR="00D40233" w:rsidDel="00210D93" w:rsidRDefault="00D40233" w:rsidP="009222ED">
      <w:pPr>
        <w:rPr>
          <w:del w:id="120" w:author="Екатерина" w:date="2016-02-17T00:35:00Z"/>
        </w:rPr>
      </w:pPr>
      <w:del w:id="121" w:author="Екатерина" w:date="2016-02-17T00:35:00Z">
        <w:r w:rsidDel="00210D93">
          <w:delText>[1]</w:delText>
        </w:r>
        <w:r w:rsidDel="00210D93">
          <w:tab/>
          <w:delText xml:space="preserve">M. Guzek, D. Kliazovich, and P. Bouvry, “A </w:delText>
        </w:r>
        <w:r w:rsidRPr="00D661FB" w:rsidDel="00210D93">
          <w:rPr>
            <w:highlight w:val="yellow"/>
          </w:rPr>
          <w:delText>Holistic Model for Resource Representation in Virtualized Cloud Com</w:delText>
        </w:r>
        <w:r w:rsidDel="00210D93">
          <w:delText xml:space="preserve">puting Data Centers,” in </w:delText>
        </w:r>
        <w:r w:rsidDel="00210D93">
          <w:rPr>
            <w:i/>
            <w:iCs/>
          </w:rPr>
          <w:delText>2013 IEEE 5th International Conference on Cloud Computing Technology and Science</w:delText>
        </w:r>
        <w:r w:rsidDel="00210D93">
          <w:delText>, 2013, vol. 1, pp. 590–598.</w:delText>
        </w:r>
      </w:del>
    </w:p>
    <w:p w14:paraId="49DD4911" w14:textId="372B9FE3" w:rsidR="00D40233" w:rsidDel="00210D93" w:rsidRDefault="00D40233" w:rsidP="009222ED">
      <w:pPr>
        <w:rPr>
          <w:del w:id="122" w:author="Екатерина" w:date="2016-02-17T00:35:00Z"/>
        </w:rPr>
      </w:pPr>
    </w:p>
    <w:p w14:paraId="4948EE29" w14:textId="1FA1994A" w:rsidR="00082BC5" w:rsidRPr="00082BC5" w:rsidDel="00210D93" w:rsidRDefault="00082BC5" w:rsidP="00082BC5">
      <w:pPr>
        <w:jc w:val="both"/>
        <w:rPr>
          <w:del w:id="123" w:author="Екатерина" w:date="2016-02-17T00:35:00Z"/>
        </w:rPr>
      </w:pPr>
    </w:p>
    <w:p w14:paraId="0DE584B2" w14:textId="06B99B3B" w:rsidR="009222ED" w:rsidRPr="008D3A76" w:rsidDel="00210D93" w:rsidRDefault="009222ED" w:rsidP="009222ED">
      <w:pPr>
        <w:pStyle w:val="references"/>
        <w:numPr>
          <w:ilvl w:val="0"/>
          <w:numId w:val="0"/>
        </w:numPr>
        <w:rPr>
          <w:del w:id="124" w:author="Екатерина" w:date="2016-02-17T00:35:00Z"/>
        </w:rPr>
      </w:pPr>
      <w:del w:id="125" w:author="Екатерина" w:date="2016-02-17T00:35:00Z">
        <w:r w:rsidRPr="003008EB" w:rsidDel="00210D93">
          <w:rPr>
            <w:highlight w:val="yellow"/>
          </w:rPr>
          <w:delText xml:space="preserve">L. B. Sokolinsky and A. V. Shamakina, “Methods of resource management in problem-oriented computing environment,” </w:delText>
        </w:r>
        <w:r w:rsidRPr="003008EB" w:rsidDel="00210D93">
          <w:rPr>
            <w:i/>
            <w:iCs/>
            <w:highlight w:val="yellow"/>
          </w:rPr>
          <w:delText>Program. Comput. Softw.</w:delText>
        </w:r>
        <w:r w:rsidRPr="003008EB" w:rsidDel="00210D93">
          <w:rPr>
            <w:highlight w:val="yellow"/>
          </w:rPr>
          <w:delText>, vol. 42, no. 1, pp. 17–26, Jan. 2016.</w:delText>
        </w:r>
      </w:del>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0B722C59" w14:textId="77777777" w:rsidR="000F0A48" w:rsidRPr="004F62D1" w:rsidRDefault="000F0A48" w:rsidP="000F0A48">
      <w:pPr>
        <w:pStyle w:val="a3"/>
        <w:spacing w:after="0" w:line="240" w:lineRule="auto"/>
        <w:ind w:firstLine="425"/>
      </w:pPr>
      <w:r w:rsidRPr="004F62D1">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p>
    <w:p w14:paraId="361C117F" w14:textId="77777777" w:rsidR="000F0A48" w:rsidRPr="004F62D1" w:rsidRDefault="000F0A48" w:rsidP="000F0A48">
      <w:pPr>
        <w:pStyle w:val="a3"/>
        <w:spacing w:after="0" w:line="240" w:lineRule="auto"/>
        <w:ind w:firstLine="425"/>
      </w:pPr>
      <w:r w:rsidRPr="004F62D1">
        <w:t>1) input data volume estimation function;</w:t>
      </w:r>
    </w:p>
    <w:p w14:paraId="6DD813B2" w14:textId="77777777" w:rsidR="000F0A48" w:rsidRPr="004F62D1" w:rsidRDefault="000F0A48" w:rsidP="000F0A48">
      <w:pPr>
        <w:pStyle w:val="a3"/>
        <w:spacing w:after="0" w:line="240" w:lineRule="auto"/>
        <w:ind w:firstLine="425"/>
      </w:pPr>
      <w:r w:rsidRPr="004F62D1">
        <w:t>2) task execution time estimation function on a computer with a given performance values vector.</w:t>
      </w:r>
    </w:p>
    <w:p w14:paraId="15787659" w14:textId="77777777" w:rsidR="000F0A48" w:rsidRPr="004F62D1" w:rsidRDefault="000F0A48" w:rsidP="000F0A48">
      <w:pPr>
        <w:pStyle w:val="a3"/>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vector </w:t>
      </w:r>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w:t>
      </w:r>
      <w:r w:rsidRPr="004F62D1">
        <w:lastRenderedPageBreak/>
        <w:t xml:space="preserve">branch prediction rate, etc.  In order to account for this inherent inaccuracy, execution time estimate can be modelled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M[V] = 0 that represents factors that our model does not account for.  </w:t>
      </w:r>
    </w:p>
    <w:p w14:paraId="4960F059" w14:textId="77777777" w:rsidR="000F0A48" w:rsidRPr="00B92659" w:rsidRDefault="000F0A48" w:rsidP="000F0A48">
      <w:pPr>
        <w:pStyle w:val="a3"/>
        <w:spacing w:after="0" w:line="240" w:lineRule="auto"/>
        <w:ind w:firstLine="425"/>
      </w:pPr>
      <w:r w:rsidRPr="004F62D1">
        <w:t>In order to estimate execution time we need to store a statistical data about every task execution.  After every execution this data gets saved into the database: execution parameters, performance values vector, execution time and generated data size. Performance values vector includes but is not limited to a number of processing cores and allocated RAM size.</w:t>
      </w: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r w:rsidR="00A56F2F" w:rsidRPr="00A56F2F">
        <w:t>T,E,init,fin</w:t>
      </w:r>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Weight S(e) of arc e defines the amount of data to be transmitted by arc e from the task associated with vertex init(e) to the task associated with vertex fin(e).</w:t>
      </w:r>
    </w:p>
    <w:p w14:paraId="3AD3A573" w14:textId="77777777" w:rsidR="008762C6" w:rsidRDefault="008762C6" w:rsidP="008762C6">
      <w:pPr>
        <w:pStyle w:val="a3"/>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Implement this algorithm in the CloudSim cloud evironment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lastRenderedPageBreak/>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495179" w:rsidRDefault="00495179"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495179" w:rsidRDefault="00495179"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495179" w:rsidRDefault="00495179"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495179" w:rsidRDefault="00495179"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495179"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 xml:space="preserve">Computing nodes ensure the provision of computational resources for the functioning of the </w:t>
      </w:r>
      <w:r>
        <w:lastRenderedPageBreak/>
        <w:t>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r w:rsidR="00303AB7">
        <w:rPr>
          <w:color w:val="000000"/>
        </w:rPr>
        <w:t>Cloud</w:t>
      </w:r>
      <w:r w:rsidR="006B56FC">
        <w:rPr>
          <w:color w:val="000000"/>
        </w:rPr>
        <w:t>Sim</w:t>
      </w:r>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CloudSim is a toolkit (library) for simulation of Cloud computing scenarios. It provides basic classes for describing data centers, virtual machines, applications, users, computational resources, and policies for </w:t>
      </w:r>
      <w:r w:rsidR="00455003" w:rsidRPr="00455003">
        <w:lastRenderedPageBreak/>
        <w:t>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TaskGraph G(T, E), TaskDistributionList, ResourcesSet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TaskList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TaskLis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TaskDistributionList</w:t>
            </w:r>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TaskList, ResourcesSet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Sort TaskList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TaskList</w:t>
            </w:r>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495179"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task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r w:rsidR="00DB560C" w:rsidRPr="00DB560C">
        <w:t>T_x</w:t>
      </w:r>
      <w:r>
        <w:t>.</w:t>
      </w:r>
    </w:p>
    <w:p w14:paraId="34545F1D" w14:textId="77777777" w:rsidR="00655715" w:rsidRDefault="00905539" w:rsidP="00905539">
      <w:pPr>
        <w:jc w:val="both"/>
      </w:pPr>
      <w:r>
        <w:lastRenderedPageBreak/>
        <w:t>Figure 3 shows the pseudo-code for algorithm of problem-oriented work flow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TaskGraph G(T, E), TaskDistributionList, ResourcesSet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TaskList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TaskLis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Update TaskDistributionList</w:t>
            </w:r>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TaskList, ResourcesSet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Sort TaskList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TaskList</w:t>
            </w:r>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CloudSim cloud environment simulation platform. We have implemented the PO-HEFT algorithm itself, as well as a naive bruteforc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bruteforce, we could not benchmark agains it on all but the most trivial use cases. Hence why the PO-HEFT algorithm have only been benchmarked agains CloudSim’s own built-in space-shared scheduling policy which internally uses round-robin for VM scheduling. </w:t>
      </w:r>
    </w:p>
    <w:p w14:paraId="1D9B0312" w14:textId="77777777" w:rsidR="007A1CE1" w:rsidRPr="007A1CE1" w:rsidRDefault="00BF68D8" w:rsidP="005A56B8">
      <w:pPr>
        <w:ind w:firstLine="216"/>
        <w:jc w:val="both"/>
      </w:pPr>
      <w:r>
        <w:t xml:space="preserve">The algorithm was implemented as a number of Java classes so that CloudSim can use it as the simulated cloud environment’s scheduler. We have implemented both a </w:t>
      </w:r>
      <w:r>
        <w:lastRenderedPageBreak/>
        <w:t>custom DatacenterBroker in order to schedule VMs in a data center and a custom CloudletScheduler in order to schedule tasks (cloudlets in CloudSim’s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CloudSim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In this article, we described the PO-HEFT scheduling algorithm, which aims to provide an efficient workflow scheduling in heterogenous distributed cloud environments. The main distinctive feature of this algorithm is it's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The algorithm's efficiency was assessed in the CloudSim cloud environment simulation software. As a benchmark we used CloudSim's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2EA25A74" w14:textId="2392CAF4" w:rsidR="00DD2CA5" w:rsidRPr="00DD2CA5" w:rsidRDefault="00EA4E86" w:rsidP="00DD2CA5">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DD2CA5" w:rsidRPr="00DD2CA5">
        <w:rPr>
          <w:noProof/>
          <w:sz w:val="16"/>
          <w:szCs w:val="24"/>
        </w:rPr>
        <w:t>[1]</w:t>
      </w:r>
      <w:r w:rsidR="00DD2CA5" w:rsidRPr="00DD2CA5">
        <w:rPr>
          <w:noProof/>
          <w:sz w:val="16"/>
          <w:szCs w:val="24"/>
        </w:rPr>
        <w:tab/>
        <w:t xml:space="preserve">S. V. Kovalchuk, P. A. Smirnov, K. V. Knyazkov, A. S. Zagarskikh, and A. V. Boukhanovsky, “Knowledge-based expressive technologies within cloud computing environments,” </w:t>
      </w:r>
      <w:r w:rsidR="00DD2CA5" w:rsidRPr="00DD2CA5">
        <w:rPr>
          <w:i/>
          <w:iCs/>
          <w:noProof/>
          <w:sz w:val="16"/>
          <w:szCs w:val="24"/>
        </w:rPr>
        <w:t>Adv. Intell. Syst. Comput.</w:t>
      </w:r>
      <w:r w:rsidR="00DD2CA5" w:rsidRPr="00DD2CA5">
        <w:rPr>
          <w:noProof/>
          <w:sz w:val="16"/>
          <w:szCs w:val="24"/>
        </w:rPr>
        <w:t>, vol. 279, pp. 1–11, 2014.</w:t>
      </w:r>
    </w:p>
    <w:p w14:paraId="2574E9E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2]</w:t>
      </w:r>
      <w:r w:rsidRPr="00DD2CA5">
        <w:rPr>
          <w:noProof/>
          <w:sz w:val="16"/>
          <w:szCs w:val="24"/>
        </w:rPr>
        <w:tab/>
        <w:t xml:space="preserve">D. I. Savchenko, G. I. Radchenko, and O. Taipale, “Microservices validation: Mjolnirr platform case study,” </w:t>
      </w:r>
      <w:r w:rsidRPr="00DD2CA5">
        <w:rPr>
          <w:i/>
          <w:iCs/>
          <w:noProof/>
          <w:sz w:val="16"/>
          <w:szCs w:val="24"/>
        </w:rPr>
        <w:t>2015 38th Int. Conv. Inf. Commun. Technol. Electron. Microelectron. MIPRO 2015 - Proc.</w:t>
      </w:r>
      <w:r w:rsidRPr="00DD2CA5">
        <w:rPr>
          <w:noProof/>
          <w:sz w:val="16"/>
          <w:szCs w:val="24"/>
        </w:rPr>
        <w:t>, pp. 235–240, 2015.</w:t>
      </w:r>
    </w:p>
    <w:p w14:paraId="113F4ED8"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lastRenderedPageBreak/>
        <w:t>[3]</w:t>
      </w:r>
      <w:r w:rsidRPr="00DD2CA5">
        <w:rPr>
          <w:noProof/>
          <w:sz w:val="16"/>
          <w:szCs w:val="24"/>
        </w:rPr>
        <w:tab/>
        <w:t xml:space="preserve">J. Thones, “Microservices,” </w:t>
      </w:r>
      <w:r w:rsidRPr="00DD2CA5">
        <w:rPr>
          <w:i/>
          <w:iCs/>
          <w:noProof/>
          <w:sz w:val="16"/>
          <w:szCs w:val="24"/>
        </w:rPr>
        <w:t>IEEE Softw.</w:t>
      </w:r>
      <w:r w:rsidRPr="00DD2CA5">
        <w:rPr>
          <w:noProof/>
          <w:sz w:val="16"/>
          <w:szCs w:val="24"/>
        </w:rPr>
        <w:t>, vol. 32, no. 1, pp. 116–116, 2015.</w:t>
      </w:r>
    </w:p>
    <w:p w14:paraId="44C05FDA"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4]</w:t>
      </w:r>
      <w:r w:rsidRPr="00DD2CA5">
        <w:rPr>
          <w:noProof/>
          <w:sz w:val="16"/>
          <w:szCs w:val="24"/>
        </w:rPr>
        <w:tab/>
        <w:t xml:space="preserve">H. Kobashi, S. Kawata, Y. Manabe, M. Matsumoto, H. Usami, and D. Barada, “PSE park: Framework for problem solving environments,” </w:t>
      </w:r>
      <w:r w:rsidRPr="00DD2CA5">
        <w:rPr>
          <w:i/>
          <w:iCs/>
          <w:noProof/>
          <w:sz w:val="16"/>
          <w:szCs w:val="24"/>
        </w:rPr>
        <w:t>J. Converg. Inf. Technol.</w:t>
      </w:r>
      <w:r w:rsidRPr="00DD2CA5">
        <w:rPr>
          <w:noProof/>
          <w:sz w:val="16"/>
          <w:szCs w:val="24"/>
        </w:rPr>
        <w:t>, vol. 5, no. 4, pp. 225–239, 2010.</w:t>
      </w:r>
    </w:p>
    <w:p w14:paraId="232A0E8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5]</w:t>
      </w:r>
      <w:r w:rsidRPr="00DD2CA5">
        <w:rPr>
          <w:noProof/>
          <w:sz w:val="16"/>
          <w:szCs w:val="24"/>
        </w:rPr>
        <w:tab/>
        <w:t xml:space="preserve">E. DEELMAN, D. GANNON, M. SHIELDS, and I. TAYLOR, “Workflows and e-Science : An overview of workflow system features and capabilities,” </w:t>
      </w:r>
      <w:r w:rsidRPr="00DD2CA5">
        <w:rPr>
          <w:i/>
          <w:iCs/>
          <w:noProof/>
          <w:sz w:val="16"/>
          <w:szCs w:val="24"/>
        </w:rPr>
        <w:t>FGCS. Futur. Gener. Comput. Syst.</w:t>
      </w:r>
      <w:r w:rsidRPr="00DD2CA5">
        <w:rPr>
          <w:noProof/>
          <w:sz w:val="16"/>
          <w:szCs w:val="24"/>
        </w:rPr>
        <w:t>, vol. 25, no. 5, pp. 528–540.</w:t>
      </w:r>
    </w:p>
    <w:p w14:paraId="1F7D27B1"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6]</w:t>
      </w:r>
      <w:r w:rsidRPr="00DD2CA5">
        <w:rPr>
          <w:noProof/>
          <w:sz w:val="16"/>
          <w:szCs w:val="24"/>
        </w:rPr>
        <w:tab/>
        <w:t xml:space="preserve">A. Shamakina, “Brokering service for supporting problem-oriented grid environments,” </w:t>
      </w:r>
      <w:r w:rsidRPr="00DD2CA5">
        <w:rPr>
          <w:i/>
          <w:iCs/>
          <w:noProof/>
          <w:sz w:val="16"/>
          <w:szCs w:val="24"/>
        </w:rPr>
        <w:t>UNICORE Summit 2012, Proc.</w:t>
      </w:r>
      <w:r w:rsidRPr="00DD2CA5">
        <w:rPr>
          <w:noProof/>
          <w:sz w:val="16"/>
          <w:szCs w:val="24"/>
        </w:rPr>
        <w:t>, vol. 15, pp. 67–75, 2012.</w:t>
      </w:r>
    </w:p>
    <w:p w14:paraId="1F687D6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7]</w:t>
      </w:r>
      <w:r w:rsidRPr="00DD2CA5">
        <w:rPr>
          <w:noProof/>
          <w:sz w:val="16"/>
          <w:szCs w:val="24"/>
        </w:rPr>
        <w:tab/>
        <w:t xml:space="preserve">M. Guzek, D. Kliazovich, and P. Bouvry, “A Holistic Model for Resource Representation in Virtualized Cloud Computing Data Centers,” </w:t>
      </w:r>
      <w:r w:rsidRPr="00DD2CA5">
        <w:rPr>
          <w:i/>
          <w:iCs/>
          <w:noProof/>
          <w:sz w:val="16"/>
          <w:szCs w:val="24"/>
        </w:rPr>
        <w:t>IEEE Int. Conf. Cloud Comput. Technol. Sci.</w:t>
      </w:r>
      <w:r w:rsidRPr="00DD2CA5">
        <w:rPr>
          <w:noProof/>
          <w:sz w:val="16"/>
          <w:szCs w:val="24"/>
        </w:rPr>
        <w:t>, pp. 590–598, 2013.</w:t>
      </w:r>
    </w:p>
    <w:p w14:paraId="06A0AD6C"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8]</w:t>
      </w:r>
      <w:r w:rsidRPr="00DD2CA5">
        <w:rPr>
          <w:noProof/>
          <w:sz w:val="16"/>
          <w:szCs w:val="24"/>
        </w:rPr>
        <w:tab/>
        <w:t>P. Bouvry and B. Service, “Review Article A Survey of Evolutionary Computation for Resource Management of Processing in Cloud Computing,” no. may, pp. 53–67, 2015.</w:t>
      </w:r>
    </w:p>
    <w:p w14:paraId="5D29AE26"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9]</w:t>
      </w:r>
      <w:r w:rsidRPr="00DD2CA5">
        <w:rPr>
          <w:noProof/>
          <w:sz w:val="16"/>
          <w:szCs w:val="24"/>
        </w:rPr>
        <w:tab/>
        <w:t xml:space="preserve">C. Chen, J. Liu, Y. Wen, and J. Chen, “CCIS 495 - Research on Workflow Scheduling Algorithms in the Cloud,” </w:t>
      </w:r>
      <w:r w:rsidRPr="00DD2CA5">
        <w:rPr>
          <w:i/>
          <w:iCs/>
          <w:noProof/>
          <w:sz w:val="16"/>
          <w:szCs w:val="24"/>
        </w:rPr>
        <w:t>Ccis</w:t>
      </w:r>
      <w:r w:rsidRPr="00DD2CA5">
        <w:rPr>
          <w:noProof/>
          <w:sz w:val="16"/>
          <w:szCs w:val="24"/>
        </w:rPr>
        <w:t>, vol. 495, pp. 35–48, 2015.</w:t>
      </w:r>
    </w:p>
    <w:p w14:paraId="230ABE33"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0]</w:t>
      </w:r>
      <w:r w:rsidRPr="00DD2CA5">
        <w:rPr>
          <w:noProof/>
          <w:sz w:val="16"/>
          <w:szCs w:val="24"/>
        </w:rPr>
        <w:tab/>
        <w:t xml:space="preserve">D. Kliazovich, J. E. Pecero, A. Tchernykh, P. Bouvry, S. U. Khan, and A. Y. Zomaya, “CA-DAG: Modeling Communication-Aware Applications for Scheduling in Cloud Computing,” </w:t>
      </w:r>
      <w:r w:rsidRPr="00DD2CA5">
        <w:rPr>
          <w:i/>
          <w:iCs/>
          <w:noProof/>
          <w:sz w:val="16"/>
          <w:szCs w:val="24"/>
        </w:rPr>
        <w:t>J. Grid Comput.</w:t>
      </w:r>
      <w:r w:rsidRPr="00DD2CA5">
        <w:rPr>
          <w:noProof/>
          <w:sz w:val="16"/>
          <w:szCs w:val="24"/>
        </w:rPr>
        <w:t>, 2015.</w:t>
      </w:r>
    </w:p>
    <w:p w14:paraId="6E2F6E8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1]</w:t>
      </w:r>
      <w:r w:rsidRPr="00DD2CA5">
        <w:rPr>
          <w:noProof/>
          <w:sz w:val="16"/>
          <w:szCs w:val="24"/>
        </w:rPr>
        <w:tab/>
        <w:t xml:space="preserve">A. Hirales-Carbajal, A. Tchernykh, R. Yahyapour, J.-L. Gonzalez-Garcia, T. Roblitz, and J. M. Ramirez-Alcaraz, “Multiple workflow scheduling strategies with user run time estimates on a Grid,” </w:t>
      </w:r>
      <w:r w:rsidRPr="00DD2CA5">
        <w:rPr>
          <w:i/>
          <w:iCs/>
          <w:noProof/>
          <w:sz w:val="16"/>
          <w:szCs w:val="24"/>
        </w:rPr>
        <w:t>J. Grid Comput.</w:t>
      </w:r>
      <w:r w:rsidRPr="00DD2CA5">
        <w:rPr>
          <w:noProof/>
          <w:sz w:val="16"/>
          <w:szCs w:val="24"/>
        </w:rPr>
        <w:t>, vol. 10, no. 2, pp. 325–346, 2012.</w:t>
      </w:r>
    </w:p>
    <w:p w14:paraId="2CB16175"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2]</w:t>
      </w:r>
      <w:r w:rsidRPr="00DD2CA5">
        <w:rPr>
          <w:noProof/>
          <w:sz w:val="16"/>
          <w:szCs w:val="24"/>
        </w:rPr>
        <w:tab/>
        <w:t xml:space="preserve">A. Tchernykh, L. Lozano, U. Schwiegelshohn, P. Bouvry, J. E. Pecero, S. Nesmachnow, and A. Y. Drozdov, “Online Bi-Objective Scheduling for IaaS Clouds Ensuring Quality of Service,” </w:t>
      </w:r>
      <w:r w:rsidRPr="00DD2CA5">
        <w:rPr>
          <w:i/>
          <w:iCs/>
          <w:noProof/>
          <w:sz w:val="16"/>
          <w:szCs w:val="24"/>
        </w:rPr>
        <w:t>J. Grid Comput.</w:t>
      </w:r>
      <w:r w:rsidRPr="00DD2CA5">
        <w:rPr>
          <w:noProof/>
          <w:sz w:val="16"/>
          <w:szCs w:val="24"/>
        </w:rPr>
        <w:t>, 2015.</w:t>
      </w:r>
    </w:p>
    <w:p w14:paraId="2BF48292"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3]</w:t>
      </w:r>
      <w:r w:rsidRPr="00DD2CA5">
        <w:rPr>
          <w:noProof/>
          <w:sz w:val="16"/>
          <w:szCs w:val="24"/>
        </w:rPr>
        <w:tab/>
        <w:t xml:space="preserve">J. Yu, R. Buyya, and K. Ramamohanarao, “Workflow Scheduling Algorithms for Grid Computing,” </w:t>
      </w:r>
      <w:r w:rsidRPr="00DD2CA5">
        <w:rPr>
          <w:i/>
          <w:iCs/>
          <w:noProof/>
          <w:sz w:val="16"/>
          <w:szCs w:val="24"/>
        </w:rPr>
        <w:t>Springer Berlin Heidelb.</w:t>
      </w:r>
      <w:r w:rsidRPr="00DD2CA5">
        <w:rPr>
          <w:noProof/>
          <w:sz w:val="16"/>
          <w:szCs w:val="24"/>
        </w:rPr>
        <w:t>, vol. 146, pp. 173–214, 2008.</w:t>
      </w:r>
    </w:p>
    <w:p w14:paraId="5E41F64D" w14:textId="77777777" w:rsidR="00DD2CA5" w:rsidRPr="00DD2CA5" w:rsidRDefault="00DD2CA5" w:rsidP="00DD2CA5">
      <w:pPr>
        <w:widowControl w:val="0"/>
        <w:autoSpaceDE w:val="0"/>
        <w:autoSpaceDN w:val="0"/>
        <w:adjustRightInd w:val="0"/>
        <w:ind w:left="640" w:hanging="640"/>
        <w:rPr>
          <w:noProof/>
          <w:sz w:val="16"/>
        </w:rPr>
      </w:pPr>
      <w:r w:rsidRPr="00DD2CA5">
        <w:rPr>
          <w:noProof/>
          <w:sz w:val="16"/>
          <w:szCs w:val="24"/>
        </w:rPr>
        <w:t>[14]</w:t>
      </w:r>
      <w:r w:rsidRPr="00DD2CA5">
        <w:rPr>
          <w:noProof/>
          <w:sz w:val="16"/>
          <w:szCs w:val="24"/>
        </w:rPr>
        <w:tab/>
        <w:t xml:space="preserve">L. B. Sokolinsky and A. V. Shamakina, “Methods of resource management in problem-oriented computing environment,” </w:t>
      </w:r>
      <w:r w:rsidRPr="00DD2CA5">
        <w:rPr>
          <w:i/>
          <w:iCs/>
          <w:noProof/>
          <w:sz w:val="16"/>
          <w:szCs w:val="24"/>
        </w:rPr>
        <w:t>Program. Comput. Softw.</w:t>
      </w:r>
      <w:r w:rsidRPr="00DD2CA5">
        <w:rPr>
          <w:noProof/>
          <w:sz w:val="16"/>
          <w:szCs w:val="24"/>
        </w:rPr>
        <w:t>, vol. 42, no. 1, pp. 17–26, 2016.</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126" w:name="_Ref378183225"/>
      <w:r>
        <w:lastRenderedPageBreak/>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26"/>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127" w:name="_Ref378182524"/>
      <w:r>
        <w:t xml:space="preserve">J. Rhoton and R. Haukioja, </w:t>
      </w:r>
      <w:r>
        <w:rPr>
          <w:i/>
          <w:iCs/>
        </w:rPr>
        <w:t>Cloud Computing Architected: Solution Design Handbook</w:t>
      </w:r>
      <w:r>
        <w:t>. Recursive, Limited, 2011</w:t>
      </w:r>
      <w:r w:rsidR="0074504D" w:rsidRPr="008D3A76">
        <w:t>.</w:t>
      </w:r>
      <w:bookmarkEnd w:id="127"/>
    </w:p>
    <w:p w14:paraId="082B60EA" w14:textId="77777777" w:rsidR="0074504D" w:rsidRPr="008D3A76" w:rsidRDefault="009F5546" w:rsidP="00BD6E2F">
      <w:pPr>
        <w:pStyle w:val="references"/>
        <w:ind w:left="284" w:hanging="284"/>
      </w:pPr>
      <w:bookmarkStart w:id="128" w:name="_Ref378182352"/>
      <w:r>
        <w:t xml:space="preserve">L. M. Vaquero, L. Rodero-Merino, J. Caceres, and M. Lindner, “A break in the clouds,” </w:t>
      </w:r>
      <w:r>
        <w:rPr>
          <w:i/>
          <w:iCs/>
        </w:rPr>
        <w:t>ACM SIGCOMM Comput. Commun. Rev.</w:t>
      </w:r>
      <w:r>
        <w:t>, vol. 39, no. 1, p. 50, 2008.</w:t>
      </w:r>
      <w:r w:rsidR="0074504D" w:rsidRPr="008D3A76">
        <w:t>.</w:t>
      </w:r>
      <w:bookmarkEnd w:id="128"/>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Radchenko Gleb" w:date="2016-02-14T17:03:00Z" w:initials="Office">
    <w:p w14:paraId="63A3DE1A" w14:textId="77777777" w:rsidR="00495179" w:rsidRDefault="00495179" w:rsidP="00536337">
      <w:pPr>
        <w:pStyle w:val="aa"/>
        <w:rPr>
          <w:lang w:val="ru-RU"/>
        </w:rPr>
      </w:pPr>
      <w:r>
        <w:rPr>
          <w:rStyle w:val="a9"/>
        </w:rPr>
        <w:annotationRef/>
      </w:r>
      <w:r w:rsidRPr="00E36F57">
        <w:rPr>
          <w:lang w:val="ru-RU"/>
        </w:rPr>
        <w:t xml:space="preserve">Необходимо дать (найти) определение проблемно-ориентированной распределенной вычислительной среды. </w:t>
      </w:r>
      <w:r>
        <w:rPr>
          <w:lang w:val="ru-RU"/>
        </w:rPr>
        <w:t>Посмотри, что предлагают, на что ссылаются в определениях в этих статьях:</w:t>
      </w:r>
    </w:p>
    <w:p w14:paraId="208C86B4" w14:textId="77777777" w:rsidR="00495179" w:rsidRDefault="00495179" w:rsidP="00536337">
      <w:pPr>
        <w:pStyle w:val="aa"/>
        <w:numPr>
          <w:ilvl w:val="0"/>
          <w:numId w:val="23"/>
        </w:numPr>
        <w:rPr>
          <w:lang w:val="ru-RU"/>
        </w:rPr>
      </w:pPr>
      <w:hyperlink r:id="rId1" w:history="1">
        <w:r w:rsidRPr="008C2D14">
          <w:rPr>
            <w:rStyle w:val="af0"/>
            <w:lang w:val="ru-RU"/>
          </w:rPr>
          <w: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w:t>
        </w:r>
      </w:hyperlink>
    </w:p>
    <w:p w14:paraId="4A187983" w14:textId="77777777" w:rsidR="00495179" w:rsidRDefault="00495179" w:rsidP="00536337">
      <w:pPr>
        <w:pStyle w:val="aa"/>
        <w:numPr>
          <w:ilvl w:val="0"/>
          <w:numId w:val="23"/>
        </w:numPr>
        <w:rPr>
          <w:lang w:val="ru-RU"/>
        </w:rPr>
      </w:pPr>
      <w:hyperlink r:id="rId2" w:history="1">
        <w:r w:rsidRPr="008C2D14">
          <w:rPr>
            <w:rStyle w:val="af0"/>
            <w:lang w:val="ru-RU"/>
          </w:rPr>
          <w: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w:t>
        </w:r>
      </w:hyperlink>
    </w:p>
    <w:p w14:paraId="27FA736E" w14:textId="77777777" w:rsidR="00495179" w:rsidRPr="004F62D1" w:rsidRDefault="00495179" w:rsidP="00536337">
      <w:pPr>
        <w:pStyle w:val="aa"/>
        <w:numPr>
          <w:ilvl w:val="0"/>
          <w:numId w:val="23"/>
        </w:numPr>
        <w:rPr>
          <w:lang w:val="ru-RU"/>
        </w:rPr>
      </w:pPr>
      <w:hyperlink r:id="rId3" w:history="1">
        <w:r w:rsidRPr="008C2D14">
          <w:rPr>
            <w:rStyle w:val="af0"/>
            <w:lang w:val="ru-RU"/>
          </w:rPr>
          <w:t>http://www.scopus.com/record/display.uri?eid=2-s2.0-84946078587&amp;origin=resultslist&amp;sort=plf-f&amp;cite=2-s2.0-84877685818&amp;src=s&amp;imp=t&amp;sid=AB6B9F548417B31F7489ED768464A6DD.zQKnzAySRvJOZYcdfIziQ%3a610&amp;sot=cite&amp;sdt=a&amp;sl=0&amp;relpos=0&amp;citeCnt=0&amp;searchTerm</w:t>
        </w:r>
      </w:hyperlink>
      <w:r w:rsidRPr="004F62D1">
        <w:rPr>
          <w:lang w:val="ru-RU"/>
        </w:rPr>
        <w:t>=</w:t>
      </w:r>
      <w:r>
        <w:rPr>
          <w:lang w:val="ru-RU"/>
        </w:rPr>
        <w:t xml:space="preserve"> </w:t>
      </w:r>
    </w:p>
  </w:comment>
  <w:comment w:id="12" w:author="Radchenko Gleb" w:date="2016-02-14T17:03:00Z" w:initials="Office">
    <w:p w14:paraId="4E2AF876" w14:textId="77777777" w:rsidR="00495179" w:rsidRDefault="00495179" w:rsidP="00536337">
      <w:pPr>
        <w:pStyle w:val="aa"/>
        <w:rPr>
          <w:lang w:val="ru-RU"/>
        </w:rPr>
      </w:pPr>
      <w:r>
        <w:rPr>
          <w:rStyle w:val="a9"/>
        </w:rPr>
        <w:annotationRef/>
      </w:r>
      <w:r w:rsidRPr="00E36F57">
        <w:rPr>
          <w:lang w:val="ru-RU"/>
        </w:rPr>
        <w:t>Необходимо привести читателя к понятию поток работ (</w:t>
      </w:r>
      <w:r>
        <w:t>workflow</w:t>
      </w:r>
      <w:r w:rsidRPr="00E36F57">
        <w:rPr>
          <w:lang w:val="ru-RU"/>
        </w:rPr>
        <w:t xml:space="preserve">). </w:t>
      </w:r>
    </w:p>
    <w:p w14:paraId="618A94DE" w14:textId="77777777" w:rsidR="00495179" w:rsidRDefault="00495179" w:rsidP="00536337">
      <w:pPr>
        <w:pStyle w:val="aa"/>
        <w:rPr>
          <w:lang w:val="ru-RU"/>
        </w:rPr>
      </w:pPr>
    </w:p>
    <w:p w14:paraId="1C7DE5DD" w14:textId="77777777" w:rsidR="00495179" w:rsidRPr="004F62D1" w:rsidRDefault="00495179" w:rsidP="00536337">
      <w:pPr>
        <w:pStyle w:val="aa"/>
        <w:rPr>
          <w:lang w:val="ru-RU"/>
        </w:rPr>
      </w:pPr>
      <w:r>
        <w:rPr>
          <w:lang w:val="ru-RU"/>
        </w:rPr>
        <w:t xml:space="preserve">Cегодня, чаще всего системы, обеспечивающие проблемно-ориентированный подход к решению задач из области </w:t>
      </w:r>
      <w:r>
        <w:t>e</w:t>
      </w:r>
      <w:r w:rsidRPr="00E36F57">
        <w:rPr>
          <w:lang w:val="ru-RU"/>
        </w:rPr>
        <w:t>-</w:t>
      </w:r>
      <w:r>
        <w:t>Science</w:t>
      </w:r>
      <w:r w:rsidRPr="00E36F57">
        <w:rPr>
          <w:lang w:val="ru-RU"/>
        </w:rPr>
        <w:t xml:space="preserve"> </w:t>
      </w:r>
      <w:r>
        <w:rPr>
          <w:lang w:val="ru-RU"/>
        </w:rPr>
        <w:t>применяют потоки работ для организации вычислительного процесса. Узлами потоков работ в таких системах являются отдельные задачи, реализуемые отдельными сервисами, а ребра определяют поток данных и</w:t>
      </w:r>
      <w:r w:rsidRPr="00E36F57">
        <w:rPr>
          <w:lang w:val="ru-RU"/>
        </w:rPr>
        <w:t>/</w:t>
      </w:r>
      <w:r>
        <w:rPr>
          <w:lang w:val="ru-RU"/>
        </w:rPr>
        <w:t xml:space="preserve">или управления. </w:t>
      </w:r>
    </w:p>
  </w:comment>
  <w:comment w:id="43" w:author="Gleb Radchenko" w:date="2016-02-15T12:43:00Z" w:initials="GR">
    <w:p w14:paraId="41C42F46" w14:textId="72E158BC" w:rsidR="00495179" w:rsidRPr="00701FF8" w:rsidRDefault="00495179">
      <w:pPr>
        <w:pStyle w:val="aa"/>
        <w:rPr>
          <w:lang w:val="ru-RU"/>
        </w:rPr>
      </w:pPr>
      <w:r>
        <w:rPr>
          <w:rStyle w:val="a9"/>
        </w:rPr>
        <w:annotationRef/>
      </w:r>
      <w:r>
        <w:rPr>
          <w:lang w:val="ru-RU"/>
        </w:rPr>
        <w:t xml:space="preserve">В рамках нашей работы мы </w:t>
      </w:r>
      <w:r>
        <w:t>PSE</w:t>
      </w:r>
      <w:r w:rsidRPr="00701FF8">
        <w:rPr>
          <w:lang w:val="ru-RU"/>
        </w:rPr>
        <w:t xml:space="preserve"> </w:t>
      </w:r>
      <w:r>
        <w:rPr>
          <w:lang w:val="ru-RU"/>
        </w:rPr>
        <w:t>будем определять как …</w:t>
      </w:r>
    </w:p>
  </w:comment>
  <w:comment w:id="71" w:author="Radchenko Gleb" w:date="2016-02-14T17:19:00Z" w:initials="Office">
    <w:p w14:paraId="6DCAA683" w14:textId="63F13B55" w:rsidR="00495179" w:rsidRPr="00E36F57" w:rsidRDefault="00495179">
      <w:pPr>
        <w:pStyle w:val="aa"/>
        <w:rPr>
          <w:lang w:val="ru-RU"/>
        </w:rPr>
      </w:pPr>
      <w:r>
        <w:rPr>
          <w:rStyle w:val="a9"/>
        </w:rPr>
        <w:annotationRef/>
      </w:r>
      <w:r w:rsidRPr="00E36F57">
        <w:rPr>
          <w:lang w:val="ru-RU"/>
        </w:rPr>
        <w:t xml:space="preserve">Не совсем понятно, по отношению к чему изменяется время моделирования, и откуда оно взялось? По сравнению с чем считается </w:t>
      </w:r>
      <w:r>
        <w:t>memory</w:t>
      </w:r>
      <w:r w:rsidRPr="00E36F57">
        <w:rPr>
          <w:lang w:val="ru-RU"/>
        </w:rPr>
        <w:t xml:space="preserve"> </w:t>
      </w:r>
      <w:r>
        <w:t>overhead</w:t>
      </w:r>
      <w:r w:rsidRPr="00E36F57">
        <w:rPr>
          <w:lang w:val="ru-RU"/>
        </w:rPr>
        <w:t>?</w:t>
      </w:r>
    </w:p>
  </w:comment>
  <w:comment w:id="72" w:author="Radchenko Gleb" w:date="2016-02-14T17:20:00Z" w:initials="Office">
    <w:p w14:paraId="387E2A5C" w14:textId="1A1A4433" w:rsidR="00495179" w:rsidRPr="00E36F57" w:rsidRDefault="00495179">
      <w:pPr>
        <w:pStyle w:val="aa"/>
        <w:rPr>
          <w:lang w:val="ru-RU"/>
        </w:rPr>
      </w:pPr>
      <w:r>
        <w:rPr>
          <w:rStyle w:val="a9"/>
        </w:rPr>
        <w:annotationRef/>
      </w:r>
      <w:r>
        <w:rPr>
          <w:lang w:val="ru-RU"/>
        </w:rPr>
        <w:t>Какие характеристики задач она может учитывать для моделирования выполнения задачи? Оценочное время выполнения, объем памяти?</w:t>
      </w:r>
      <w:r w:rsidRPr="00E36F57">
        <w:rPr>
          <w:lang w:val="ru-RU"/>
        </w:rPr>
        <w:t xml:space="preserve"> </w:t>
      </w:r>
    </w:p>
  </w:comment>
  <w:comment w:id="90" w:author="Radchenko Gleb" w:date="2016-02-14T17:28:00Z" w:initials="Office">
    <w:p w14:paraId="011DDBF7" w14:textId="2D20946C" w:rsidR="00495179" w:rsidRPr="00E36F57" w:rsidRDefault="00495179">
      <w:pPr>
        <w:pStyle w:val="aa"/>
        <w:rPr>
          <w:lang w:val="ru-RU"/>
        </w:rPr>
      </w:pPr>
      <w:r>
        <w:rPr>
          <w:rStyle w:val="a9"/>
        </w:rPr>
        <w:annotationRef/>
      </w:r>
      <w:r w:rsidRPr="00E36F57">
        <w:rPr>
          <w:lang w:val="ru-RU"/>
        </w:rPr>
        <w:t>Отлично. Надо сделать вывод о том, что тема является актуальной и нами предлагается другой подход к решению данной задач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FA736E" w15:done="0"/>
  <w15:commentEx w15:paraId="1C7DE5DD" w15:done="0"/>
  <w15:commentEx w15:paraId="41C42F46" w15:done="0"/>
  <w15:commentEx w15:paraId="6DCAA683" w15:done="0"/>
  <w15:commentEx w15:paraId="387E2A5C" w15:done="0"/>
  <w15:commentEx w15:paraId="011DDB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9"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2"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4"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6"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2"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9"/>
  </w:num>
  <w:num w:numId="2">
    <w:abstractNumId w:val="6"/>
  </w:num>
  <w:num w:numId="3">
    <w:abstractNumId w:val="13"/>
  </w:num>
  <w:num w:numId="4">
    <w:abstractNumId w:val="3"/>
  </w:num>
  <w:num w:numId="5">
    <w:abstractNumId w:val="18"/>
  </w:num>
  <w:num w:numId="6">
    <w:abstractNumId w:val="15"/>
  </w:num>
  <w:num w:numId="7">
    <w:abstractNumId w:val="20"/>
  </w:num>
  <w:num w:numId="8">
    <w:abstractNumId w:val="9"/>
  </w:num>
  <w:num w:numId="9">
    <w:abstractNumId w:val="0"/>
  </w:num>
  <w:num w:numId="10">
    <w:abstractNumId w:val="14"/>
  </w:num>
  <w:num w:numId="11">
    <w:abstractNumId w:val="16"/>
  </w:num>
  <w:num w:numId="12">
    <w:abstractNumId w:val="5"/>
  </w:num>
  <w:num w:numId="13">
    <w:abstractNumId w:val="6"/>
  </w:num>
  <w:num w:numId="14">
    <w:abstractNumId w:val="10"/>
  </w:num>
  <w:num w:numId="15">
    <w:abstractNumId w:val="7"/>
  </w:num>
  <w:num w:numId="16">
    <w:abstractNumId w:val="4"/>
  </w:num>
  <w:num w:numId="17">
    <w:abstractNumId w:val="12"/>
  </w:num>
  <w:num w:numId="18">
    <w:abstractNumId w:val="21"/>
  </w:num>
  <w:num w:numId="19">
    <w:abstractNumId w:val="22"/>
  </w:num>
  <w:num w:numId="20">
    <w:abstractNumId w:val="11"/>
  </w:num>
  <w:num w:numId="21">
    <w:abstractNumId w:val="17"/>
  </w:num>
  <w:num w:numId="22">
    <w:abstractNumId w:val="8"/>
  </w:num>
  <w:num w:numId="23">
    <w:abstractNumId w:val="1"/>
  </w:num>
  <w:num w:numId="24">
    <w:abstractNumId w:val="2"/>
  </w:num>
  <w:num w:numId="2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131078" w:nlCheck="1" w:checkStyle="0"/>
  <w:activeWritingStyle w:appName="MSWord" w:lang="ru-RU" w:vendorID="64" w:dllVersion="131078" w:nlCheck="1" w:checkStyle="0"/>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7C97"/>
    <w:rsid w:val="001C4936"/>
    <w:rsid w:val="001D4C99"/>
    <w:rsid w:val="001D644B"/>
    <w:rsid w:val="001F2C02"/>
    <w:rsid w:val="00210D93"/>
    <w:rsid w:val="00254E10"/>
    <w:rsid w:val="00267D0F"/>
    <w:rsid w:val="00292ACF"/>
    <w:rsid w:val="00294524"/>
    <w:rsid w:val="002D1D9A"/>
    <w:rsid w:val="003008EB"/>
    <w:rsid w:val="00303AB7"/>
    <w:rsid w:val="00341FAD"/>
    <w:rsid w:val="003568CB"/>
    <w:rsid w:val="003711BE"/>
    <w:rsid w:val="00393433"/>
    <w:rsid w:val="00393771"/>
    <w:rsid w:val="003D6CB6"/>
    <w:rsid w:val="003E46C0"/>
    <w:rsid w:val="003E70F3"/>
    <w:rsid w:val="00434A49"/>
    <w:rsid w:val="0044117A"/>
    <w:rsid w:val="004423DF"/>
    <w:rsid w:val="00455003"/>
    <w:rsid w:val="00495179"/>
    <w:rsid w:val="004B21A7"/>
    <w:rsid w:val="004F62D1"/>
    <w:rsid w:val="00517886"/>
    <w:rsid w:val="00536337"/>
    <w:rsid w:val="005472F8"/>
    <w:rsid w:val="00563F88"/>
    <w:rsid w:val="005806C0"/>
    <w:rsid w:val="00595007"/>
    <w:rsid w:val="0059721C"/>
    <w:rsid w:val="005A56B8"/>
    <w:rsid w:val="005E0B99"/>
    <w:rsid w:val="00603B11"/>
    <w:rsid w:val="006401A9"/>
    <w:rsid w:val="00655715"/>
    <w:rsid w:val="00673B25"/>
    <w:rsid w:val="00692FE7"/>
    <w:rsid w:val="006A3F8A"/>
    <w:rsid w:val="006A62C0"/>
    <w:rsid w:val="006B56FC"/>
    <w:rsid w:val="006C6071"/>
    <w:rsid w:val="006C7320"/>
    <w:rsid w:val="006F3F67"/>
    <w:rsid w:val="00701FF8"/>
    <w:rsid w:val="0074504D"/>
    <w:rsid w:val="00764FE5"/>
    <w:rsid w:val="00783A99"/>
    <w:rsid w:val="00794F77"/>
    <w:rsid w:val="007A1CE1"/>
    <w:rsid w:val="00822DC3"/>
    <w:rsid w:val="00834D7C"/>
    <w:rsid w:val="00846DE1"/>
    <w:rsid w:val="00867374"/>
    <w:rsid w:val="008762C6"/>
    <w:rsid w:val="00894469"/>
    <w:rsid w:val="008D3A76"/>
    <w:rsid w:val="008E41C7"/>
    <w:rsid w:val="008F2255"/>
    <w:rsid w:val="00905539"/>
    <w:rsid w:val="00912235"/>
    <w:rsid w:val="009175C1"/>
    <w:rsid w:val="009222ED"/>
    <w:rsid w:val="00926A11"/>
    <w:rsid w:val="009823D7"/>
    <w:rsid w:val="0099268F"/>
    <w:rsid w:val="00995450"/>
    <w:rsid w:val="009C0360"/>
    <w:rsid w:val="009F5546"/>
    <w:rsid w:val="00A56F2F"/>
    <w:rsid w:val="00A62155"/>
    <w:rsid w:val="00A82206"/>
    <w:rsid w:val="00A910A5"/>
    <w:rsid w:val="00A93D66"/>
    <w:rsid w:val="00AC0FD1"/>
    <w:rsid w:val="00AD3EA9"/>
    <w:rsid w:val="00AD428F"/>
    <w:rsid w:val="00AF37BF"/>
    <w:rsid w:val="00B06C97"/>
    <w:rsid w:val="00B160EB"/>
    <w:rsid w:val="00B60388"/>
    <w:rsid w:val="00B835C7"/>
    <w:rsid w:val="00B92659"/>
    <w:rsid w:val="00BA4E77"/>
    <w:rsid w:val="00BA61C6"/>
    <w:rsid w:val="00BB516B"/>
    <w:rsid w:val="00BD16C9"/>
    <w:rsid w:val="00BD1D34"/>
    <w:rsid w:val="00BD6E2F"/>
    <w:rsid w:val="00BF68D8"/>
    <w:rsid w:val="00C001FE"/>
    <w:rsid w:val="00C16D14"/>
    <w:rsid w:val="00C325D4"/>
    <w:rsid w:val="00C45A80"/>
    <w:rsid w:val="00C4628E"/>
    <w:rsid w:val="00C63590"/>
    <w:rsid w:val="00CD21B8"/>
    <w:rsid w:val="00CF6D1D"/>
    <w:rsid w:val="00D17A00"/>
    <w:rsid w:val="00D40233"/>
    <w:rsid w:val="00D41014"/>
    <w:rsid w:val="00D661FB"/>
    <w:rsid w:val="00D94479"/>
    <w:rsid w:val="00DB3ECF"/>
    <w:rsid w:val="00DB560C"/>
    <w:rsid w:val="00DC24A6"/>
    <w:rsid w:val="00DD18E0"/>
    <w:rsid w:val="00DD2CA5"/>
    <w:rsid w:val="00DE45BB"/>
    <w:rsid w:val="00DF53D6"/>
    <w:rsid w:val="00E04709"/>
    <w:rsid w:val="00E36F57"/>
    <w:rsid w:val="00E52401"/>
    <w:rsid w:val="00E5418D"/>
    <w:rsid w:val="00E6677A"/>
    <w:rsid w:val="00EA4E86"/>
    <w:rsid w:val="00ED4C82"/>
    <w:rsid w:val="00EE50F2"/>
    <w:rsid w:val="00EF4D33"/>
    <w:rsid w:val="00F827D9"/>
    <w:rsid w:val="00FB748C"/>
    <w:rsid w:val="00FC2AAB"/>
    <w:rsid w:val="00FD37F0"/>
    <w:rsid w:val="00FE06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scopus.com/record/display.uri?eid=2-s2.0-84946078587&amp;origin=resultslist&amp;sort=plf-f&amp;cite=2-s2.0-84877685818&amp;src=s&amp;imp=t&amp;sid=AB6B9F548417B31F7489ED768464A6DD.zQKnzAySRvJOZYcdfIziQ%3a610&amp;sot=cite&amp;sdt=a&amp;sl=0&amp;relpos=0&amp;citeCnt=0&amp;searchTerm" TargetMode="External"/><Relationship Id="rId2" Type="http://schemas.openxmlformats.org/officeDocument/2006/relationships/hyperlink" Targe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 TargetMode="External"/><Relationship Id="rId1" Type="http://schemas.openxmlformats.org/officeDocument/2006/relationships/hyperlink" Targe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6742A-990A-4B33-9D76-608692EE2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6</TotalTime>
  <Pages>7</Pages>
  <Words>10641</Words>
  <Characters>60655</Characters>
  <Application>Microsoft Office Word</Application>
  <DocSecurity>0</DocSecurity>
  <Lines>505</Lines>
  <Paragraphs>14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2</cp:revision>
  <cp:lastPrinted>2016-02-07T21:27:00Z</cp:lastPrinted>
  <dcterms:created xsi:type="dcterms:W3CDTF">2015-12-28T14:25:00Z</dcterms:created>
  <dcterms:modified xsi:type="dcterms:W3CDTF">2016-02-1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